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id w:val="1078021310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b/>
          <w:bCs/>
          <w:noProof/>
          <w:color w:val="auto"/>
          <w:kern w:val="2"/>
          <w:sz w:val="21"/>
          <w:szCs w:val="22"/>
          <w:lang w:eastAsia="zh-CN"/>
        </w:rPr>
      </w:sdtEndPr>
      <w:sdtContent>
        <w:p w14:paraId="2E67AD5E" w14:textId="49ADD192" w:rsidR="005C4A6A" w:rsidRDefault="005C4A6A">
          <w:pPr>
            <w:pStyle w:val="TOCHeading"/>
          </w:pPr>
          <w:r>
            <w:t>Contents</w:t>
          </w:r>
        </w:p>
        <w:p w14:paraId="641B23BC" w14:textId="323B9A6D" w:rsidR="003B0B27" w:rsidRDefault="005C4A6A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821096" w:history="1">
            <w:r w:rsidR="003B0B27" w:rsidRPr="000616E0">
              <w:rPr>
                <w:rStyle w:val="Hyperlink"/>
                <w:noProof/>
              </w:rPr>
              <w:t>1.</w:t>
            </w:r>
            <w:r w:rsidR="003B0B27">
              <w:rPr>
                <w:noProof/>
              </w:rPr>
              <w:tab/>
            </w:r>
            <w:r w:rsidR="003B0B27" w:rsidRPr="000616E0">
              <w:rPr>
                <w:rStyle w:val="Hyperlink"/>
                <w:noProof/>
              </w:rPr>
              <w:t>Introduction</w:t>
            </w:r>
            <w:r w:rsidR="003B0B27">
              <w:rPr>
                <w:noProof/>
                <w:webHidden/>
              </w:rPr>
              <w:tab/>
            </w:r>
            <w:r w:rsidR="003B0B27">
              <w:rPr>
                <w:noProof/>
                <w:webHidden/>
              </w:rPr>
              <w:fldChar w:fldCharType="begin"/>
            </w:r>
            <w:r w:rsidR="003B0B27">
              <w:rPr>
                <w:noProof/>
                <w:webHidden/>
              </w:rPr>
              <w:instrText xml:space="preserve"> PAGEREF _Toc20821096 \h </w:instrText>
            </w:r>
            <w:r w:rsidR="003B0B27">
              <w:rPr>
                <w:noProof/>
                <w:webHidden/>
              </w:rPr>
            </w:r>
            <w:r w:rsidR="003B0B27">
              <w:rPr>
                <w:noProof/>
                <w:webHidden/>
              </w:rPr>
              <w:fldChar w:fldCharType="separate"/>
            </w:r>
            <w:r w:rsidR="003B0B27">
              <w:rPr>
                <w:noProof/>
                <w:webHidden/>
              </w:rPr>
              <w:t>2</w:t>
            </w:r>
            <w:r w:rsidR="003B0B27">
              <w:rPr>
                <w:noProof/>
                <w:webHidden/>
              </w:rPr>
              <w:fldChar w:fldCharType="end"/>
            </w:r>
          </w:hyperlink>
        </w:p>
        <w:p w14:paraId="0036C070" w14:textId="31F704A0" w:rsidR="003B0B27" w:rsidRDefault="003B0B27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hyperlink w:anchor="_Toc20821097" w:history="1">
            <w:r w:rsidRPr="000616E0">
              <w:rPr>
                <w:rStyle w:val="Hyperlink"/>
                <w:noProof/>
              </w:rPr>
              <w:t>2.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Graph Visualization Metaphor-Flow M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0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8133B2" w14:textId="23BB672C" w:rsidR="003B0B27" w:rsidRDefault="003B0B27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hyperlink w:anchor="_Toc20821098" w:history="1">
            <w:r w:rsidRPr="000616E0">
              <w:rPr>
                <w:rStyle w:val="Hyperlink"/>
                <w:noProof/>
              </w:rPr>
              <w:t>3.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Framework of the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0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A9178C" w14:textId="6EC48A95" w:rsidR="003B0B27" w:rsidRDefault="003B0B27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hyperlink w:anchor="_Toc20821099" w:history="1">
            <w:r w:rsidRPr="000616E0">
              <w:rPr>
                <w:rStyle w:val="Hyperlink"/>
                <w:noProof/>
              </w:rPr>
              <w:t>4.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Specification of the design of visualiz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0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F91C98" w14:textId="61BDF615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00" w:history="1">
            <w:r w:rsidRPr="000616E0">
              <w:rPr>
                <w:rStyle w:val="Hyperlink"/>
                <w:noProof/>
              </w:rPr>
              <w:t>4.1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Layout design spec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CAB8AD" w14:textId="0A0FDF2C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1" w:history="1">
            <w:r w:rsidRPr="000616E0">
              <w:rPr>
                <w:rStyle w:val="Hyperlink"/>
                <w:noProof/>
              </w:rPr>
              <w:t>4.1.1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M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1BAD4C" w14:textId="6D5D7E0A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2" w:history="1">
            <w:r w:rsidRPr="000616E0">
              <w:rPr>
                <w:rStyle w:val="Hyperlink"/>
                <w:noProof/>
              </w:rPr>
              <w:t>4.1.2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No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D41E8A" w14:textId="0F1CB805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3" w:history="1">
            <w:r w:rsidRPr="000616E0">
              <w:rPr>
                <w:rStyle w:val="Hyperlink"/>
                <w:noProof/>
              </w:rPr>
              <w:t>4.1.3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Ed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A47D7B" w14:textId="06E131BE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4" w:history="1">
            <w:r w:rsidRPr="000616E0">
              <w:rPr>
                <w:rStyle w:val="Hyperlink"/>
                <w:noProof/>
              </w:rPr>
              <w:t>4.1.4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Readabil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6EC083" w14:textId="62148C69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5" w:history="1">
            <w:r w:rsidRPr="000616E0">
              <w:rPr>
                <w:rStyle w:val="Hyperlink"/>
                <w:noProof/>
              </w:rPr>
              <w:t>4.1.4.1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Ic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DC197D" w14:textId="302BF308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6" w:history="1">
            <w:r w:rsidRPr="000616E0">
              <w:rPr>
                <w:rStyle w:val="Hyperlink"/>
                <w:noProof/>
              </w:rPr>
              <w:t>4.1.4.2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Col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CA9738" w14:textId="2027BDFD" w:rsidR="003B0B27" w:rsidRDefault="003B0B27">
          <w:pPr>
            <w:pStyle w:val="TOC3"/>
            <w:tabs>
              <w:tab w:val="left" w:pos="1680"/>
              <w:tab w:val="right" w:leader="dot" w:pos="8296"/>
            </w:tabs>
            <w:rPr>
              <w:noProof/>
            </w:rPr>
          </w:pPr>
          <w:hyperlink w:anchor="_Toc20821107" w:history="1">
            <w:r w:rsidRPr="000616E0">
              <w:rPr>
                <w:rStyle w:val="Hyperlink"/>
                <w:noProof/>
              </w:rPr>
              <w:t>4.1.5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Labelling techniq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180BC5" w14:textId="371F8694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08" w:history="1">
            <w:r w:rsidRPr="000616E0">
              <w:rPr>
                <w:rStyle w:val="Hyperlink"/>
                <w:noProof/>
              </w:rPr>
              <w:t>4.2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Graphics design spec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8868E4" w14:textId="4B0D5C2E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09" w:history="1">
            <w:r w:rsidRPr="000616E0">
              <w:rPr>
                <w:rStyle w:val="Hyperlink"/>
                <w:noProof/>
              </w:rPr>
              <w:t>4.3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Attribute Map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2CFB6D" w14:textId="21C5E33B" w:rsidR="003B0B27" w:rsidRDefault="003B0B27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hyperlink w:anchor="_Toc20821110" w:history="1">
            <w:r w:rsidRPr="000616E0">
              <w:rPr>
                <w:rStyle w:val="Hyperlink"/>
                <w:noProof/>
              </w:rPr>
              <w:t>5.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Navig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B63D2C" w14:textId="3A813C32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11" w:history="1">
            <w:r w:rsidRPr="000616E0">
              <w:rPr>
                <w:rStyle w:val="Hyperlink"/>
                <w:noProof/>
              </w:rPr>
              <w:t>5.1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Zoom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5579C8" w14:textId="45AA8C81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12" w:history="1">
            <w:r w:rsidRPr="000616E0">
              <w:rPr>
                <w:rStyle w:val="Hyperlink"/>
                <w:noProof/>
              </w:rPr>
              <w:t>5.2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Mini-M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2DBB5B" w14:textId="7781B8C8" w:rsidR="003B0B27" w:rsidRDefault="003B0B27">
          <w:pPr>
            <w:pStyle w:val="TOC3"/>
            <w:tabs>
              <w:tab w:val="left" w:pos="1470"/>
              <w:tab w:val="right" w:leader="dot" w:pos="8296"/>
            </w:tabs>
            <w:rPr>
              <w:noProof/>
            </w:rPr>
          </w:pPr>
          <w:hyperlink w:anchor="_Toc20821113" w:history="1">
            <w:r w:rsidRPr="000616E0">
              <w:rPr>
                <w:rStyle w:val="Hyperlink"/>
                <w:noProof/>
              </w:rPr>
              <w:t>5.3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Evalu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979C3" w14:textId="14941B1C" w:rsidR="003B0B27" w:rsidRDefault="003B0B27">
          <w:pPr>
            <w:pStyle w:val="TOC3"/>
            <w:tabs>
              <w:tab w:val="left" w:pos="1260"/>
              <w:tab w:val="right" w:leader="dot" w:pos="8296"/>
            </w:tabs>
            <w:rPr>
              <w:noProof/>
            </w:rPr>
          </w:pPr>
          <w:hyperlink w:anchor="_Toc20821114" w:history="1">
            <w:r w:rsidRPr="000616E0">
              <w:rPr>
                <w:rStyle w:val="Hyperlink"/>
                <w:noProof/>
              </w:rPr>
              <w:t>6.</w:t>
            </w:r>
            <w:r>
              <w:rPr>
                <w:noProof/>
              </w:rPr>
              <w:tab/>
            </w:r>
            <w:r w:rsidRPr="000616E0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40F04E" w14:textId="1143CA4E" w:rsidR="003B0B27" w:rsidRDefault="003B0B27">
          <w:pPr>
            <w:pStyle w:val="TOC3"/>
            <w:tabs>
              <w:tab w:val="right" w:leader="dot" w:pos="8296"/>
            </w:tabs>
            <w:rPr>
              <w:noProof/>
            </w:rPr>
          </w:pPr>
          <w:hyperlink w:anchor="_Toc20821115" w:history="1">
            <w:r w:rsidRPr="000616E0">
              <w:rPr>
                <w:rStyle w:val="Hyperlink"/>
                <w:noProof/>
              </w:rPr>
              <w:t>Referenc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8211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1AB25" w14:textId="75CD67FC" w:rsidR="005C4A6A" w:rsidRDefault="005C4A6A" w:rsidP="005C4A6A">
          <w:pPr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306F98EB" w14:textId="07291C5C" w:rsidR="001E704F" w:rsidRDefault="005C4A6A" w:rsidP="005C4A6A">
      <w:pPr>
        <w:rPr>
          <w:rFonts w:hint="eastAsia"/>
        </w:rPr>
      </w:pPr>
      <w:r>
        <w:br w:type="page"/>
      </w:r>
    </w:p>
    <w:p w14:paraId="7EA22D1B" w14:textId="634BE20F" w:rsidR="00A34961" w:rsidRPr="005A76B6" w:rsidRDefault="00E70CC3" w:rsidP="001E704F">
      <w:pPr>
        <w:pStyle w:val="Heading3"/>
        <w:numPr>
          <w:ilvl w:val="0"/>
          <w:numId w:val="4"/>
        </w:numPr>
      </w:pPr>
      <w:bookmarkStart w:id="0" w:name="_Toc20821096"/>
      <w:r w:rsidRPr="005A76B6">
        <w:lastRenderedPageBreak/>
        <w:t>Introduction</w:t>
      </w:r>
      <w:bookmarkEnd w:id="0"/>
    </w:p>
    <w:p w14:paraId="3EBC0290" w14:textId="524F5A25" w:rsidR="00BB1585" w:rsidRPr="00BB1585" w:rsidRDefault="00850AB0" w:rsidP="00A8166C">
      <w:pPr>
        <w:rPr>
          <w:rFonts w:hint="eastAsia"/>
          <w:lang w:val="en-AU"/>
        </w:rPr>
      </w:pPr>
      <w:r>
        <w:rPr>
          <w:rFonts w:hint="eastAsia"/>
          <w:lang w:val="en-AU"/>
        </w:rPr>
        <w:t>T</w:t>
      </w:r>
      <w:r>
        <w:rPr>
          <w:lang w:val="en-AU"/>
        </w:rPr>
        <w:t xml:space="preserve">his report explains a design of graph visualization for flight data. The graph visualization </w:t>
      </w:r>
      <w:r w:rsidR="00A8166C">
        <w:rPr>
          <w:lang w:val="en-AU"/>
        </w:rPr>
        <w:t xml:space="preserve">is a “Flow Map”, which aims to show </w:t>
      </w:r>
      <w:r w:rsidR="00A8166C" w:rsidRPr="00A8166C">
        <w:rPr>
          <w:lang w:val="en-AU"/>
        </w:rPr>
        <w:t>flight's &lt;From -&gt; To&gt; relational structure</w:t>
      </w:r>
      <w:r w:rsidR="00A8166C">
        <w:rPr>
          <w:lang w:val="en-AU"/>
        </w:rPr>
        <w:t xml:space="preserve"> as well as other information such “</w:t>
      </w:r>
      <w:r w:rsidR="00A8166C" w:rsidRPr="00A8166C">
        <w:rPr>
          <w:lang w:val="en-AU"/>
        </w:rPr>
        <w:t>Air</w:t>
      </w:r>
      <w:r w:rsidR="00B55C12">
        <w:rPr>
          <w:lang w:val="en-AU"/>
        </w:rPr>
        <w:t xml:space="preserve"> </w:t>
      </w:r>
      <w:r w:rsidR="00A8166C" w:rsidRPr="00A8166C">
        <w:rPr>
          <w:lang w:val="en-AU"/>
        </w:rPr>
        <w:t>Space</w:t>
      </w:r>
      <w:r w:rsidR="00A8166C">
        <w:rPr>
          <w:lang w:val="en-AU"/>
        </w:rPr>
        <w:t xml:space="preserve"> Class” and “</w:t>
      </w:r>
      <w:r w:rsidR="00A8166C" w:rsidRPr="00A8166C">
        <w:rPr>
          <w:lang w:val="en-AU"/>
        </w:rPr>
        <w:t>Price</w:t>
      </w:r>
      <w:r w:rsidR="00A8166C">
        <w:rPr>
          <w:lang w:val="en-AU"/>
        </w:rPr>
        <w:t xml:space="preserve">”. The report explains how the designed visualization model achieve </w:t>
      </w:r>
      <w:r w:rsidR="00A8166C" w:rsidRPr="00A8166C">
        <w:rPr>
          <w:lang w:val="en-AU"/>
        </w:rPr>
        <w:t>readability</w:t>
      </w:r>
      <w:r w:rsidR="00A8166C">
        <w:rPr>
          <w:lang w:val="en-AU"/>
        </w:rPr>
        <w:t xml:space="preserve">, usability with respect to </w:t>
      </w:r>
      <w:r w:rsidR="00A8166C" w:rsidRPr="00A8166C">
        <w:rPr>
          <w:lang w:val="en-AU"/>
        </w:rPr>
        <w:t xml:space="preserve">Human </w:t>
      </w:r>
      <w:r w:rsidR="00A8166C">
        <w:rPr>
          <w:lang w:val="en-AU"/>
        </w:rPr>
        <w:t>C</w:t>
      </w:r>
      <w:r w:rsidR="00A8166C" w:rsidRPr="00A8166C">
        <w:rPr>
          <w:lang w:val="en-AU"/>
        </w:rPr>
        <w:t xml:space="preserve">ognition </w:t>
      </w:r>
      <w:r w:rsidR="00A8166C">
        <w:rPr>
          <w:lang w:val="en-AU"/>
        </w:rPr>
        <w:t>P</w:t>
      </w:r>
      <w:r w:rsidR="00A8166C" w:rsidRPr="00A8166C">
        <w:rPr>
          <w:lang w:val="en-AU"/>
        </w:rPr>
        <w:t>rocess</w:t>
      </w:r>
      <w:r w:rsidR="00A8166C">
        <w:rPr>
          <w:lang w:val="en-AU"/>
        </w:rPr>
        <w:t>.</w:t>
      </w:r>
      <w:r w:rsidR="00BB1585">
        <w:rPr>
          <w:lang w:val="en-AU"/>
        </w:rPr>
        <w:t xml:space="preserve"> </w:t>
      </w:r>
      <w:r w:rsidR="00BB1585">
        <w:rPr>
          <w:lang w:val="en-AU"/>
        </w:rPr>
        <w:t xml:space="preserve">A prototype of this design can be checked through link: </w:t>
      </w:r>
      <w:r w:rsidR="00BB1585">
        <w:rPr>
          <w:lang w:val="en-AU"/>
        </w:rPr>
        <w:t>“</w:t>
      </w:r>
      <w:hyperlink r:id="rId6" w:history="1">
        <w:r w:rsidR="00BB1585" w:rsidRPr="00BF4EF8">
          <w:rPr>
            <w:rStyle w:val="Hyperlink"/>
            <w:lang w:val="en-AU"/>
          </w:rPr>
          <w:t>https://ouliang0128.github.io/DV</w:t>
        </w:r>
        <w:r w:rsidR="00BB1585" w:rsidRPr="00BF4EF8">
          <w:rPr>
            <w:rStyle w:val="Hyperlink"/>
            <w:lang w:val="en-AU"/>
          </w:rPr>
          <w:t>V</w:t>
        </w:r>
        <w:r w:rsidR="00BB1585" w:rsidRPr="00BF4EF8">
          <w:rPr>
            <w:rStyle w:val="Hyperlink"/>
            <w:lang w:val="en-AU"/>
          </w:rPr>
          <w:t>A_ASS2/</w:t>
        </w:r>
      </w:hyperlink>
      <w:r w:rsidR="00BB1585">
        <w:rPr>
          <w:lang w:val="en-AU"/>
        </w:rPr>
        <w:t xml:space="preserve">”. </w:t>
      </w:r>
    </w:p>
    <w:p w14:paraId="60C09D80" w14:textId="2F9344B4" w:rsidR="00850AB0" w:rsidRPr="00850AB0" w:rsidRDefault="00A8166C" w:rsidP="00850AB0">
      <w:pPr>
        <w:rPr>
          <w:rFonts w:hint="eastAsia"/>
          <w:lang w:val="en-AU"/>
        </w:rPr>
      </w:pPr>
      <w:r>
        <w:rPr>
          <w:rFonts w:hint="eastAsia"/>
          <w:lang w:val="en-AU"/>
        </w:rPr>
        <w:t>T</w:t>
      </w:r>
      <w:r>
        <w:rPr>
          <w:lang w:val="en-AU"/>
        </w:rPr>
        <w:t xml:space="preserve">he rest of this report is organized as following: Section 2 describe the chosen “Flow Map” and explain the reasons for the choice. Section 3 </w:t>
      </w:r>
      <w:r w:rsidR="004A54E9">
        <w:rPr>
          <w:lang w:val="en-AU"/>
        </w:rPr>
        <w:t xml:space="preserve">is the </w:t>
      </w:r>
      <w:r w:rsidR="008438B2">
        <w:rPr>
          <w:lang w:val="en-AU"/>
        </w:rPr>
        <w:t>high-level</w:t>
      </w:r>
      <w:r w:rsidR="004A54E9">
        <w:rPr>
          <w:lang w:val="en-AU"/>
        </w:rPr>
        <w:t xml:space="preserve"> description of the model, while the specifications of the </w:t>
      </w:r>
      <w:r w:rsidR="00CB6D63">
        <w:rPr>
          <w:lang w:val="en-AU"/>
        </w:rPr>
        <w:t>layouts</w:t>
      </w:r>
      <w:r w:rsidR="004A54E9">
        <w:rPr>
          <w:lang w:val="en-AU"/>
        </w:rPr>
        <w:t xml:space="preserve"> is </w:t>
      </w:r>
      <w:r w:rsidR="00CB6D63">
        <w:rPr>
          <w:lang w:val="en-AU"/>
        </w:rPr>
        <w:t>discussed in section 4. Section 5 introduces navigation techniques for the graph visualization. Section 6 is the conclusion of this report.</w:t>
      </w:r>
    </w:p>
    <w:p w14:paraId="038CB665" w14:textId="614E2D18" w:rsidR="00ED50C5" w:rsidRPr="005A76B6" w:rsidRDefault="00E70CC3" w:rsidP="005A76B6">
      <w:pPr>
        <w:pStyle w:val="Heading3"/>
        <w:numPr>
          <w:ilvl w:val="0"/>
          <w:numId w:val="4"/>
        </w:numPr>
        <w:rPr>
          <w:rFonts w:hint="eastAsia"/>
        </w:rPr>
      </w:pPr>
      <w:bookmarkStart w:id="1" w:name="_Toc20821097"/>
      <w:r w:rsidRPr="005A76B6">
        <w:t>Graph Visualization Metaphor-Flow Map</w:t>
      </w:r>
      <w:bookmarkEnd w:id="1"/>
    </w:p>
    <w:p w14:paraId="2A5F7D07" w14:textId="19D1AD07" w:rsidR="002712CA" w:rsidRDefault="003D10C6" w:rsidP="00D60367">
      <w:pPr>
        <w:rPr>
          <w:lang w:val="en-AU"/>
        </w:rPr>
      </w:pPr>
      <w:r>
        <w:rPr>
          <w:lang w:val="en-AU"/>
        </w:rPr>
        <w:t xml:space="preserve">In this design the </w:t>
      </w:r>
      <w:r w:rsidRPr="00D60367">
        <w:rPr>
          <w:lang w:val="en-AU"/>
        </w:rPr>
        <w:t>graph visualization metaphor</w:t>
      </w:r>
      <w:r>
        <w:rPr>
          <w:lang w:val="en-AU"/>
        </w:rPr>
        <w:t xml:space="preserve"> is</w:t>
      </w:r>
      <w:r w:rsidR="00120FB4">
        <w:rPr>
          <w:lang w:val="en-AU"/>
        </w:rPr>
        <w:t xml:space="preserve"> “</w:t>
      </w:r>
      <w:r w:rsidR="00E70CC3">
        <w:rPr>
          <w:lang w:val="en-AU"/>
        </w:rPr>
        <w:t>F</w:t>
      </w:r>
      <w:r w:rsidR="00E44BB6" w:rsidRPr="00E44BB6">
        <w:rPr>
          <w:lang w:val="en-AU"/>
        </w:rPr>
        <w:t>low </w:t>
      </w:r>
      <w:r w:rsidR="00120FB4">
        <w:rPr>
          <w:lang w:val="en-AU"/>
        </w:rPr>
        <w:t>Map”</w:t>
      </w:r>
      <w:r w:rsidR="00D46D68">
        <w:rPr>
          <w:lang w:val="en-AU"/>
        </w:rPr>
        <w:t>.</w:t>
      </w:r>
      <w:r w:rsidR="00E44BB6">
        <w:rPr>
          <w:lang w:val="en-AU"/>
        </w:rPr>
        <w:t xml:space="preserve"> As </w:t>
      </w:r>
      <w:r w:rsidR="005C489B">
        <w:rPr>
          <w:lang w:val="en-AU"/>
        </w:rPr>
        <w:fldChar w:fldCharType="begin"/>
      </w:r>
      <w:r w:rsidR="005C489B">
        <w:rPr>
          <w:lang w:val="en-AU"/>
        </w:rPr>
        <w:instrText xml:space="preserve"> ADDIN EN.CITE &lt;EndNote&gt;&lt;Cite AuthorYear="1"&gt;&lt;Author&gt;Doantam&lt;/Author&gt;&lt;Year&gt;2005&lt;/Year&gt;&lt;RecNum&gt;17&lt;/RecNum&gt;&lt;DisplayText&gt;Doantam et al. (2005)&lt;/DisplayText&gt;&lt;record&gt;&lt;rec-number&gt;17&lt;/rec-number&gt;&lt;foreign-keys&gt;&lt;key app="EN" db-id="r2avvavthz02w6edrtl5p52mt5fxsfzazsdr" timestamp="1569815892"&gt;17&lt;/key&gt;&lt;/foreign-keys&gt;&lt;ref-type name="Conference Proceedings"&gt;10&lt;/ref-type&gt;&lt;contributors&gt;&lt;authors&gt;&lt;author&gt;Doantam, Phan&lt;/author&gt;&lt;author&gt;Ling, Xiao&lt;/author&gt;&lt;author&gt;R. Yeh&lt;/author&gt;&lt;author&gt;P. Hanrahan&lt;/author&gt;&lt;/authors&gt;&lt;/contributors&gt;&lt;titles&gt;&lt;title&gt;Flow map layout&lt;/title&gt;&lt;secondary-title&gt;IEEE Symposium on Information Visualization, 2005. INFOVIS 2005.&lt;/secondary-title&gt;&lt;alt-title&gt;IEEE Symposium on Information Visualization, 2005. INFOVIS 2005.&lt;/alt-title&gt;&lt;/titles&gt;&lt;pages&gt;219-224&lt;/pages&gt;&lt;keywords&gt;&lt;keyword&gt;cartography&lt;/keyword&gt;&lt;keyword&gt;data visualisation&lt;/keyword&gt;&lt;keyword&gt;flow graphs&lt;/keyword&gt;&lt;keyword&gt;computational geometry&lt;/keyword&gt;&lt;keyword&gt;flow map layout&lt;/keyword&gt;&lt;keyword&gt;object movement&lt;/keyword&gt;&lt;keyword&gt;visual clutter&lt;/keyword&gt;&lt;keyword&gt;edge merging&lt;/keyword&gt;&lt;keyword&gt;hierarchical clustering&lt;/keyword&gt;&lt;keyword&gt;data flow&lt;/keyword&gt;&lt;keyword&gt;graph layout algorithm&lt;/keyword&gt;&lt;keyword&gt;edge crossing&lt;/keyword&gt;&lt;keyword&gt;geographic information system&lt;/keyword&gt;&lt;keyword&gt;Visualization&lt;/keyword&gt;&lt;/keywords&gt;&lt;dates&gt;&lt;year&gt;2005&lt;/year&gt;&lt;pub-dates&gt;&lt;date&gt;23-25 Oct. 2005&lt;/date&gt;&lt;/pub-dates&gt;&lt;/dates&gt;&lt;urls&gt;&lt;/urls&gt;&lt;electronic-resource-num&gt;10.1109/INFVIS.2005.1532150&lt;/electronic-resource-num&gt;&lt;/record&gt;&lt;/Cite&gt;&lt;/EndNote&gt;</w:instrText>
      </w:r>
      <w:r w:rsidR="005C489B">
        <w:rPr>
          <w:lang w:val="en-AU"/>
        </w:rPr>
        <w:fldChar w:fldCharType="separate"/>
      </w:r>
      <w:r w:rsidR="005C489B">
        <w:rPr>
          <w:lang w:val="en-AU"/>
        </w:rPr>
        <w:t>Doantam et al. (2005)</w:t>
      </w:r>
      <w:r w:rsidR="005C489B">
        <w:rPr>
          <w:lang w:val="en-AU"/>
        </w:rPr>
        <w:fldChar w:fldCharType="end"/>
      </w:r>
      <w:r w:rsidR="00E44BB6">
        <w:rPr>
          <w:lang w:val="en-AU"/>
        </w:rPr>
        <w:t xml:space="preserve"> clams, </w:t>
      </w:r>
      <w:r w:rsidR="00E44BB6" w:rsidRPr="00E44BB6">
        <w:rPr>
          <w:lang w:val="en-AU"/>
        </w:rPr>
        <w:t>flow </w:t>
      </w:r>
      <w:r w:rsidR="00E44BB6">
        <w:rPr>
          <w:lang w:val="en-AU"/>
        </w:rPr>
        <w:t xml:space="preserve">map have the ability to interpret movement of objects and reduces visual clutter. </w:t>
      </w:r>
      <w:r w:rsidR="00FF3FE9">
        <w:rPr>
          <w:lang w:val="en-AU"/>
        </w:rPr>
        <w:t xml:space="preserve">In consideration of the represented data is information about flights routes, flow map provides intuitive explanation about the data. </w:t>
      </w:r>
    </w:p>
    <w:p w14:paraId="19D15E01" w14:textId="77777777" w:rsidR="00B57F9F" w:rsidRDefault="00FF3FE9" w:rsidP="00127127">
      <w:pPr>
        <w:rPr>
          <w:lang w:val="en-AU"/>
        </w:rPr>
      </w:pPr>
      <w:r>
        <w:rPr>
          <w:lang w:val="en-AU"/>
        </w:rPr>
        <w:t>For example, we can see in</w:t>
      </w:r>
      <w:r w:rsidRPr="009824E3">
        <w:rPr>
          <w:b/>
          <w:bCs/>
          <w:lang w:val="en-AU"/>
        </w:rPr>
        <w:t xml:space="preserve"> Fig. 1</w:t>
      </w:r>
      <w:r>
        <w:rPr>
          <w:lang w:val="en-AU"/>
        </w:rPr>
        <w:t xml:space="preserve">, cities in the data file is represented as markers in the map. Combining with lines between those markers, users can have a perceptual intuition about the distance between the </w:t>
      </w:r>
      <w:r w:rsidR="00221B90">
        <w:rPr>
          <w:lang w:val="en-AU"/>
        </w:rPr>
        <w:t xml:space="preserve">starting city and the destination city. This geospatial feature from the original data </w:t>
      </w:r>
      <w:r w:rsidR="000D0673">
        <w:rPr>
          <w:lang w:val="en-AU"/>
        </w:rPr>
        <w:t xml:space="preserve">is hard to be recognized by human </w:t>
      </w:r>
      <w:r w:rsidR="00221B90">
        <w:rPr>
          <w:lang w:val="en-AU"/>
        </w:rPr>
        <w:t>with other layouts, such as tree diagrams and scatter plots.</w:t>
      </w:r>
      <w:r w:rsidR="002712CA">
        <w:rPr>
          <w:lang w:val="en-AU"/>
        </w:rPr>
        <w:t xml:space="preserve"> Another advantage of flow map is that it represent</w:t>
      </w:r>
      <w:r w:rsidR="00534ABB">
        <w:rPr>
          <w:lang w:val="en-AU"/>
        </w:rPr>
        <w:t>s</w:t>
      </w:r>
      <w:r w:rsidR="002712CA">
        <w:rPr>
          <w:lang w:val="en-AU"/>
        </w:rPr>
        <w:t xml:space="preserve"> the direction of each flight record by the direction of the plane icons alongside these lines (Fig. 1) and animations of these lines. With this implementation, users </w:t>
      </w:r>
      <w:r w:rsidR="00D47A50">
        <w:rPr>
          <w:lang w:val="en-AU"/>
        </w:rPr>
        <w:t>can easily find out where is the his/her interested flight in the map</w:t>
      </w:r>
      <w:r w:rsidR="004A54E9">
        <w:rPr>
          <w:lang w:val="en-AU"/>
        </w:rPr>
        <w:t>.</w:t>
      </w:r>
    </w:p>
    <w:p w14:paraId="3499543B" w14:textId="169629E1" w:rsidR="00F421BF" w:rsidRDefault="00B57F9F" w:rsidP="00127127">
      <w:r>
        <w:rPr>
          <w:lang w:val="en-AU"/>
        </w:rPr>
        <w:t xml:space="preserve"> </w:t>
      </w:r>
      <w:r w:rsidR="003D10C6">
        <w:rPr>
          <w:noProof/>
        </w:rPr>
        <w:lastRenderedPageBreak/>
        <w:drawing>
          <wp:inline distT="0" distB="0" distL="0" distR="0" wp14:anchorId="42F001C0" wp14:editId="25746EC1">
            <wp:extent cx="5274310" cy="3104515"/>
            <wp:effectExtent l="0" t="0" r="254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0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3E96C1" w14:textId="16D45B22" w:rsidR="00ED50C5" w:rsidRDefault="00F421BF" w:rsidP="005E547B">
      <w:pPr>
        <w:pStyle w:val="Caption"/>
        <w:jc w:val="center"/>
        <w:rPr>
          <w:rFonts w:hint="eastAsia"/>
          <w:lang w:val="en-AU"/>
        </w:rPr>
      </w:pPr>
      <w:r w:rsidRPr="00F421BF">
        <w:rPr>
          <w:b/>
          <w:bCs/>
        </w:rPr>
        <w:t xml:space="preserve">Fig. </w:t>
      </w:r>
      <w:r w:rsidRPr="00F421BF">
        <w:rPr>
          <w:b/>
          <w:bCs/>
        </w:rPr>
        <w:fldChar w:fldCharType="begin"/>
      </w:r>
      <w:r w:rsidRPr="00F421BF">
        <w:rPr>
          <w:b/>
          <w:bCs/>
        </w:rPr>
        <w:instrText xml:space="preserve"> SEQ Fig. \* ARABIC </w:instrText>
      </w:r>
      <w:r w:rsidRPr="00F421BF">
        <w:rPr>
          <w:b/>
          <w:bCs/>
        </w:rPr>
        <w:fldChar w:fldCharType="separate"/>
      </w:r>
      <w:r w:rsidR="004E3FD5">
        <w:rPr>
          <w:b/>
          <w:bCs/>
          <w:noProof/>
        </w:rPr>
        <w:t>1</w:t>
      </w:r>
      <w:r w:rsidRPr="00F421BF">
        <w:rPr>
          <w:b/>
          <w:bCs/>
        </w:rPr>
        <w:fldChar w:fldCharType="end"/>
      </w:r>
      <w:r>
        <w:t>. Overall view of “Flow Map” design for flight data</w:t>
      </w:r>
    </w:p>
    <w:p w14:paraId="24C41D57" w14:textId="3C9CBF8E" w:rsidR="00A34961" w:rsidRPr="005A76B6" w:rsidRDefault="004A4855" w:rsidP="005A76B6">
      <w:pPr>
        <w:pStyle w:val="Heading3"/>
        <w:numPr>
          <w:ilvl w:val="0"/>
          <w:numId w:val="4"/>
        </w:numPr>
      </w:pPr>
      <w:bookmarkStart w:id="2" w:name="_Toc20821098"/>
      <w:r w:rsidRPr="005A76B6">
        <w:t>Framework of the design</w:t>
      </w:r>
      <w:bookmarkEnd w:id="2"/>
    </w:p>
    <w:p w14:paraId="13FA55D7" w14:textId="0B4C67B4" w:rsidR="00A34961" w:rsidRDefault="00A34961" w:rsidP="00D60367">
      <w:pPr>
        <w:rPr>
          <w:lang w:val="en-AU"/>
        </w:rPr>
      </w:pPr>
      <w:r>
        <w:rPr>
          <w:lang w:val="en-AU"/>
        </w:rPr>
        <w:t xml:space="preserve">For implementing a flow map on the fights data, this design utilize “folium” </w:t>
      </w:r>
      <w:r w:rsidR="00A24FC2">
        <w:rPr>
          <w:lang w:val="en-AU"/>
        </w:rPr>
        <w:t xml:space="preserve">library </w:t>
      </w:r>
      <w:r w:rsidR="00EC3816">
        <w:rPr>
          <w:lang w:val="en-AU"/>
        </w:rPr>
        <w:t>of</w:t>
      </w:r>
      <w:r>
        <w:rPr>
          <w:lang w:val="en-AU"/>
        </w:rPr>
        <w:t xml:space="preserve"> python</w:t>
      </w:r>
      <w:r w:rsidR="00EC3816">
        <w:rPr>
          <w:lang w:val="en-AU"/>
        </w:rPr>
        <w:t xml:space="preserve">, and realized it on google </w:t>
      </w:r>
      <w:proofErr w:type="spellStart"/>
      <w:r w:rsidR="00EC3816">
        <w:rPr>
          <w:lang w:val="en-AU"/>
        </w:rPr>
        <w:t>colab</w:t>
      </w:r>
      <w:proofErr w:type="spellEnd"/>
      <w:r w:rsidR="00EC3816">
        <w:rPr>
          <w:lang w:val="en-AU"/>
        </w:rPr>
        <w:t xml:space="preserve"> platform, the link of the design is as following: </w:t>
      </w:r>
      <w:hyperlink r:id="rId8" w:anchor="scrollTo=7W-IoQNChEei" w:history="1">
        <w:r w:rsidR="00EC3816" w:rsidRPr="00286D6A">
          <w:rPr>
            <w:rStyle w:val="Hyperlink"/>
            <w:lang w:val="en-AU"/>
          </w:rPr>
          <w:t>https://colab.research.google.com/github/ouliang0128/DVVA_ASS2/blob/d3ae5ca0473e6ddfe261ad3fce31ed94457025b6/Flight_Visualiztion.ipynb#scrollTo=7W-IoQNChEei</w:t>
        </w:r>
      </w:hyperlink>
    </w:p>
    <w:p w14:paraId="4E061686" w14:textId="2F34F1F7" w:rsidR="00EC3816" w:rsidRDefault="00EC3816" w:rsidP="00D60367">
      <w:pPr>
        <w:rPr>
          <w:lang w:val="en-AU"/>
        </w:rPr>
      </w:pPr>
    </w:p>
    <w:p w14:paraId="1D335B36" w14:textId="63B6E72F" w:rsidR="00EC3816" w:rsidRDefault="00F70649" w:rsidP="00D60367">
      <w:pPr>
        <w:rPr>
          <w:lang w:val="en-AU"/>
        </w:rPr>
      </w:pPr>
      <w:r>
        <w:rPr>
          <w:lang w:val="en-AU"/>
        </w:rPr>
        <w:t>The</w:t>
      </w:r>
      <w:r w:rsidR="00EC3816">
        <w:rPr>
          <w:lang w:val="en-AU"/>
        </w:rPr>
        <w:t xml:space="preserve"> main characteristics of this model are:</w:t>
      </w:r>
    </w:p>
    <w:p w14:paraId="412DA054" w14:textId="124539C8" w:rsidR="00EC3816" w:rsidRDefault="00EC3816" w:rsidP="00EC3816">
      <w:pPr>
        <w:pStyle w:val="ListParagraph"/>
        <w:numPr>
          <w:ilvl w:val="0"/>
          <w:numId w:val="2"/>
        </w:numPr>
        <w:ind w:firstLineChars="0"/>
        <w:rPr>
          <w:lang w:val="en-AU"/>
        </w:rPr>
      </w:pPr>
      <w:r>
        <w:rPr>
          <w:lang w:val="en-AU"/>
        </w:rPr>
        <w:t>Extracting information of cities and draw them as markers in a geographical map</w:t>
      </w:r>
    </w:p>
    <w:p w14:paraId="1DFAC46E" w14:textId="4141D9C0" w:rsidR="00EC3816" w:rsidRDefault="00EC3816" w:rsidP="00EC3816">
      <w:pPr>
        <w:pStyle w:val="ListParagraph"/>
        <w:numPr>
          <w:ilvl w:val="0"/>
          <w:numId w:val="2"/>
        </w:numPr>
        <w:ind w:firstLineChars="0"/>
        <w:rPr>
          <w:lang w:val="en-AU"/>
        </w:rPr>
      </w:pPr>
      <w:r>
        <w:rPr>
          <w:rFonts w:hint="eastAsia"/>
          <w:lang w:val="en-AU"/>
        </w:rPr>
        <w:t>D</w:t>
      </w:r>
      <w:r>
        <w:rPr>
          <w:lang w:val="en-AU"/>
        </w:rPr>
        <w:t>rawing lines between two cities for showing flights information</w:t>
      </w:r>
    </w:p>
    <w:p w14:paraId="599759CC" w14:textId="7457E76D" w:rsidR="00D66B15" w:rsidRPr="00D66B15" w:rsidRDefault="00EC3816" w:rsidP="00D66B15">
      <w:pPr>
        <w:pStyle w:val="ListParagraph"/>
        <w:numPr>
          <w:ilvl w:val="0"/>
          <w:numId w:val="2"/>
        </w:numPr>
        <w:ind w:firstLineChars="0"/>
        <w:rPr>
          <w:lang w:val="en-AU"/>
        </w:rPr>
      </w:pPr>
      <w:r>
        <w:rPr>
          <w:lang w:val="en-AU"/>
        </w:rPr>
        <w:t xml:space="preserve">Defining navigation scheme for displays detailed flight information, such as </w:t>
      </w:r>
      <w:r w:rsidR="00D66B15">
        <w:rPr>
          <w:lang w:val="en-AU"/>
        </w:rPr>
        <w:t>price, air space class and engine model of airplanes.</w:t>
      </w:r>
    </w:p>
    <w:p w14:paraId="6D12150A" w14:textId="5189A2DF" w:rsidR="00D66B15" w:rsidRDefault="00D66B15" w:rsidP="00D66B15">
      <w:pPr>
        <w:rPr>
          <w:lang w:val="en-AU"/>
        </w:rPr>
      </w:pPr>
      <w:r>
        <w:rPr>
          <w:rFonts w:hint="eastAsia"/>
          <w:lang w:val="en-AU"/>
        </w:rPr>
        <w:t>I</w:t>
      </w:r>
      <w:r>
        <w:rPr>
          <w:lang w:val="en-AU"/>
        </w:rPr>
        <w:t>n archiving the above functions, 3 main steps are implemented:</w:t>
      </w:r>
    </w:p>
    <w:p w14:paraId="283A24D9" w14:textId="5E35178B" w:rsidR="00D66B15" w:rsidRDefault="00D66B15" w:rsidP="00D66B15">
      <w:pPr>
        <w:pStyle w:val="ListParagraph"/>
        <w:numPr>
          <w:ilvl w:val="0"/>
          <w:numId w:val="4"/>
        </w:numPr>
        <w:ind w:firstLineChars="0"/>
        <w:rPr>
          <w:lang w:val="en-AU"/>
        </w:rPr>
      </w:pPr>
      <w:r>
        <w:rPr>
          <w:lang w:val="en-AU"/>
        </w:rPr>
        <w:t>Data pre-processing</w:t>
      </w:r>
    </w:p>
    <w:p w14:paraId="6CEC4139" w14:textId="36C3F40C" w:rsidR="00832B8C" w:rsidRDefault="00832B8C" w:rsidP="00D66B15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>Find characteristics of each column</w:t>
      </w:r>
    </w:p>
    <w:p w14:paraId="35D515ED" w14:textId="45D73A81" w:rsidR="00D66B15" w:rsidRDefault="00D66B15" w:rsidP="00D66B15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>Mapping city names to geographical latitudes and longitudes</w:t>
      </w:r>
    </w:p>
    <w:p w14:paraId="05A670E6" w14:textId="055CCD0B" w:rsidR="00D66B15" w:rsidRDefault="00D66B15" w:rsidP="00D66B15">
      <w:pPr>
        <w:pStyle w:val="ListParagraph"/>
        <w:numPr>
          <w:ilvl w:val="0"/>
          <w:numId w:val="4"/>
        </w:numPr>
        <w:ind w:firstLineChars="0"/>
        <w:rPr>
          <w:lang w:val="en-AU"/>
        </w:rPr>
      </w:pPr>
      <w:r>
        <w:rPr>
          <w:lang w:val="en-AU"/>
        </w:rPr>
        <w:t>Map Drawing</w:t>
      </w:r>
    </w:p>
    <w:p w14:paraId="5432CC1A" w14:textId="62E71B3F" w:rsidR="00D66B15" w:rsidRDefault="00D66B15" w:rsidP="00D66B15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 xml:space="preserve">Defining the </w:t>
      </w:r>
      <w:r w:rsidR="00832B8C">
        <w:rPr>
          <w:lang w:val="en-AU"/>
        </w:rPr>
        <w:t>parameters of nodes and edges</w:t>
      </w:r>
    </w:p>
    <w:p w14:paraId="570D2736" w14:textId="44F943F2" w:rsidR="00832B8C" w:rsidRDefault="00832B8C" w:rsidP="00D66B15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>Displaying all information on the flow map</w:t>
      </w:r>
    </w:p>
    <w:p w14:paraId="5BEAE48E" w14:textId="72229A48" w:rsidR="00D66B15" w:rsidRDefault="00D66B15" w:rsidP="00D66B15">
      <w:pPr>
        <w:pStyle w:val="ListParagraph"/>
        <w:numPr>
          <w:ilvl w:val="0"/>
          <w:numId w:val="4"/>
        </w:numPr>
        <w:ind w:firstLineChars="0"/>
        <w:rPr>
          <w:lang w:val="en-AU"/>
        </w:rPr>
      </w:pPr>
      <w:r>
        <w:rPr>
          <w:lang w:val="en-AU"/>
        </w:rPr>
        <w:t>Map Exporting</w:t>
      </w:r>
    </w:p>
    <w:p w14:paraId="3485B312" w14:textId="30F04CD5" w:rsidR="00832B8C" w:rsidRDefault="00832B8C" w:rsidP="00832B8C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>Generating .html file for the flow map</w:t>
      </w:r>
    </w:p>
    <w:p w14:paraId="368850FF" w14:textId="77777777" w:rsidR="005A76B6" w:rsidRDefault="00832B8C" w:rsidP="005A76B6">
      <w:pPr>
        <w:pStyle w:val="ListParagraph"/>
        <w:numPr>
          <w:ilvl w:val="1"/>
          <w:numId w:val="4"/>
        </w:numPr>
        <w:ind w:firstLineChars="0"/>
        <w:rPr>
          <w:lang w:val="en-AU"/>
        </w:rPr>
      </w:pPr>
      <w:r>
        <w:rPr>
          <w:lang w:val="en-AU"/>
        </w:rPr>
        <w:t xml:space="preserve">Upload the .html file to </w:t>
      </w:r>
      <w:proofErr w:type="spellStart"/>
      <w:r>
        <w:rPr>
          <w:lang w:val="en-AU"/>
        </w:rPr>
        <w:t>github</w:t>
      </w:r>
      <w:proofErr w:type="spellEnd"/>
      <w:r>
        <w:rPr>
          <w:lang w:val="en-AU"/>
        </w:rPr>
        <w:t xml:space="preserve"> page</w:t>
      </w:r>
    </w:p>
    <w:p w14:paraId="1C3356E3" w14:textId="52167CE9" w:rsidR="00832B8C" w:rsidRPr="005A76B6" w:rsidRDefault="00D60367" w:rsidP="005A76B6">
      <w:pPr>
        <w:pStyle w:val="Heading3"/>
        <w:numPr>
          <w:ilvl w:val="0"/>
          <w:numId w:val="2"/>
        </w:numPr>
      </w:pPr>
      <w:bookmarkStart w:id="3" w:name="_Toc20821099"/>
      <w:r w:rsidRPr="005A76B6">
        <w:lastRenderedPageBreak/>
        <w:t>Specification of the design of visualization</w:t>
      </w:r>
      <w:bookmarkEnd w:id="3"/>
    </w:p>
    <w:p w14:paraId="45B40FB8" w14:textId="77777777" w:rsidR="00E50347" w:rsidRDefault="00832B8C" w:rsidP="00E50347">
      <w:pPr>
        <w:rPr>
          <w:lang w:val="en-AU"/>
        </w:rPr>
      </w:pPr>
      <w:r>
        <w:rPr>
          <w:lang w:val="en-AU"/>
        </w:rPr>
        <w:t xml:space="preserve">This section will explain the specific layout techniques includes for the design. In fact, all the graph drawing techniques are from “folium” </w:t>
      </w:r>
      <w:r w:rsidR="00A24FC2">
        <w:rPr>
          <w:lang w:val="en-AU"/>
        </w:rPr>
        <w:t>library</w:t>
      </w:r>
      <w:r>
        <w:rPr>
          <w:lang w:val="en-AU"/>
        </w:rPr>
        <w:t xml:space="preserve"> of python. Folium includes sophisticate interactive geographic maps as drawing background, in this design </w:t>
      </w:r>
      <w:r w:rsidR="006D4409">
        <w:rPr>
          <w:lang w:val="en-AU"/>
        </w:rPr>
        <w:t>“G</w:t>
      </w:r>
      <w:r>
        <w:rPr>
          <w:lang w:val="en-AU"/>
        </w:rPr>
        <w:t xml:space="preserve">oogle </w:t>
      </w:r>
      <w:r w:rsidR="006D4409">
        <w:rPr>
          <w:lang w:val="en-AU"/>
        </w:rPr>
        <w:t>M</w:t>
      </w:r>
      <w:r>
        <w:rPr>
          <w:lang w:val="en-AU"/>
        </w:rPr>
        <w:t>ap</w:t>
      </w:r>
      <w:r w:rsidR="006D4409">
        <w:rPr>
          <w:lang w:val="en-AU"/>
        </w:rPr>
        <w:t>”</w:t>
      </w:r>
      <w:r>
        <w:rPr>
          <w:lang w:val="en-AU"/>
        </w:rPr>
        <w:t xml:space="preserve"> is selected</w:t>
      </w:r>
      <w:r w:rsidR="006D4409">
        <w:rPr>
          <w:lang w:val="en-AU"/>
        </w:rPr>
        <w:t xml:space="preserve"> as default</w:t>
      </w:r>
      <w:r>
        <w:rPr>
          <w:lang w:val="en-AU"/>
        </w:rPr>
        <w:t xml:space="preserve">. </w:t>
      </w:r>
      <w:r w:rsidR="006D4409">
        <w:rPr>
          <w:lang w:val="en-AU"/>
        </w:rPr>
        <w:t xml:space="preserve">It also includes many </w:t>
      </w:r>
      <w:r w:rsidR="00F237C6">
        <w:rPr>
          <w:lang w:val="en-AU"/>
        </w:rPr>
        <w:t>tool</w:t>
      </w:r>
      <w:r w:rsidR="00BC6269">
        <w:rPr>
          <w:lang w:val="en-AU"/>
        </w:rPr>
        <w:t>s</w:t>
      </w:r>
      <w:r w:rsidR="00F237C6">
        <w:rPr>
          <w:lang w:val="en-AU"/>
        </w:rPr>
        <w:t xml:space="preserve"> for drawing objects on a graph. The flowing subsections will discuss those techniques included in this design</w:t>
      </w:r>
    </w:p>
    <w:p w14:paraId="12B4CF4C" w14:textId="7AFD19CC" w:rsidR="00E50347" w:rsidRPr="005C4A6A" w:rsidRDefault="006D4409" w:rsidP="005C4A6A">
      <w:pPr>
        <w:pStyle w:val="Heading3"/>
        <w:numPr>
          <w:ilvl w:val="1"/>
          <w:numId w:val="9"/>
        </w:numPr>
      </w:pPr>
      <w:bookmarkStart w:id="4" w:name="_Toc20821100"/>
      <w:r w:rsidRPr="005C4A6A">
        <w:t>Layout design specification</w:t>
      </w:r>
      <w:bookmarkEnd w:id="4"/>
    </w:p>
    <w:p w14:paraId="1F01AD7E" w14:textId="0131B70A" w:rsidR="00F237C6" w:rsidRPr="005C4A6A" w:rsidRDefault="00F237C6" w:rsidP="00546B6D">
      <w:pPr>
        <w:pStyle w:val="Heading3"/>
        <w:numPr>
          <w:ilvl w:val="2"/>
          <w:numId w:val="9"/>
        </w:numPr>
      </w:pPr>
      <w:bookmarkStart w:id="5" w:name="_Toc20821101"/>
      <w:r w:rsidRPr="005C4A6A">
        <w:rPr>
          <w:rFonts w:hint="eastAsia"/>
        </w:rPr>
        <w:t>M</w:t>
      </w:r>
      <w:r w:rsidRPr="005C4A6A">
        <w:t>ap</w:t>
      </w:r>
      <w:bookmarkEnd w:id="5"/>
    </w:p>
    <w:p w14:paraId="297BEC02" w14:textId="723E03DA" w:rsidR="00F237C6" w:rsidRPr="005C4A6A" w:rsidRDefault="00F237C6" w:rsidP="005C4A6A">
      <w:pPr>
        <w:rPr>
          <w:lang w:val="en-AU"/>
        </w:rPr>
      </w:pPr>
      <w:r w:rsidRPr="005C4A6A">
        <w:rPr>
          <w:lang w:val="en-AU"/>
        </w:rPr>
        <w:t>As it is discussed before</w:t>
      </w:r>
      <w:r w:rsidR="006524F0" w:rsidRPr="005C4A6A">
        <w:rPr>
          <w:lang w:val="en-AU"/>
        </w:rPr>
        <w:t>, the background map is a copy of google map.</w:t>
      </w:r>
      <w:r w:rsidR="00BC6269" w:rsidRPr="005C4A6A">
        <w:rPr>
          <w:lang w:val="en-AU"/>
        </w:rPr>
        <w:t xml:space="preserve"> Because the dataset only includes flight information in Australia, this design assigns </w:t>
      </w:r>
      <w:r w:rsidR="006051BA" w:rsidRPr="005C4A6A">
        <w:rPr>
          <w:lang w:val="en-AU"/>
        </w:rPr>
        <w:t>the central latitude as -25.27, and central longitude as 133.77. In addition, initial “</w:t>
      </w:r>
      <w:proofErr w:type="spellStart"/>
      <w:r w:rsidR="006051BA" w:rsidRPr="005C4A6A">
        <w:rPr>
          <w:lang w:val="en-AU"/>
        </w:rPr>
        <w:t>zoom_start</w:t>
      </w:r>
      <w:proofErr w:type="spellEnd"/>
      <w:r w:rsidR="006051BA" w:rsidRPr="005C4A6A">
        <w:rPr>
          <w:lang w:val="en-AU"/>
        </w:rPr>
        <w:t>” is set to 4, so that only the proper neighbourhood area of Australia is displayed rather than the entire world map.</w:t>
      </w:r>
    </w:p>
    <w:p w14:paraId="22149347" w14:textId="0B4338AA" w:rsidR="006D4409" w:rsidRPr="005C4A6A" w:rsidRDefault="003332A6" w:rsidP="003332A6">
      <w:pPr>
        <w:pStyle w:val="Heading3"/>
        <w:numPr>
          <w:ilvl w:val="2"/>
          <w:numId w:val="9"/>
        </w:numPr>
      </w:pPr>
      <w:r>
        <w:t xml:space="preserve"> </w:t>
      </w:r>
      <w:bookmarkStart w:id="6" w:name="_Toc20821102"/>
      <w:r w:rsidR="00F237C6" w:rsidRPr="005C4A6A">
        <w:t>N</w:t>
      </w:r>
      <w:r w:rsidR="006D4409" w:rsidRPr="005C4A6A">
        <w:t>odes</w:t>
      </w:r>
      <w:bookmarkEnd w:id="6"/>
    </w:p>
    <w:p w14:paraId="520A3EF0" w14:textId="4CBC3870" w:rsidR="00B57F9F" w:rsidRPr="005C4A6A" w:rsidRDefault="0065635F" w:rsidP="005C4A6A">
      <w:pPr>
        <w:rPr>
          <w:rFonts w:hint="eastAsia"/>
          <w:lang w:val="en-AU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52ACF38" wp14:editId="62C3757E">
                <wp:simplePos x="0" y="0"/>
                <wp:positionH relativeFrom="column">
                  <wp:posOffset>2824618</wp:posOffset>
                </wp:positionH>
                <wp:positionV relativeFrom="paragraph">
                  <wp:posOffset>2059111</wp:posOffset>
                </wp:positionV>
                <wp:extent cx="2878455" cy="635"/>
                <wp:effectExtent l="0" t="0" r="0" b="0"/>
                <wp:wrapThrough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hrough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7845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69983BA" w14:textId="70417580" w:rsidR="00B57F9F" w:rsidRPr="001C2670" w:rsidRDefault="00B57F9F" w:rsidP="00EB18FC">
                            <w:pPr>
                              <w:pStyle w:val="Caption"/>
                              <w:jc w:val="center"/>
                              <w:rPr>
                                <w:noProof/>
                                <w:lang w:val="en-AU"/>
                              </w:rPr>
                            </w:pPr>
                            <w:r w:rsidRPr="00B57F9F">
                              <w:rPr>
                                <w:b/>
                                <w:bCs/>
                              </w:rPr>
                              <w:t xml:space="preserve">Fig. </w:t>
                            </w:r>
                            <w:r w:rsidRPr="00B57F9F">
                              <w:rPr>
                                <w:b/>
                                <w:bCs/>
                              </w:rPr>
                              <w:fldChar w:fldCharType="begin"/>
                            </w:r>
                            <w:r w:rsidRPr="00B57F9F">
                              <w:rPr>
                                <w:b/>
                                <w:bCs/>
                              </w:rPr>
                              <w:instrText xml:space="preserve"> SEQ Fig. \* ARABIC </w:instrText>
                            </w:r>
                            <w:r w:rsidRPr="00B57F9F">
                              <w:rPr>
                                <w:b/>
                                <w:bCs/>
                              </w:rPr>
                              <w:fldChar w:fldCharType="separate"/>
                            </w:r>
                            <w:r w:rsidR="004E3FD5">
                              <w:rPr>
                                <w:b/>
                                <w:bCs/>
                                <w:noProof/>
                              </w:rPr>
                              <w:t>2</w:t>
                            </w:r>
                            <w:r w:rsidRPr="00B57F9F">
                              <w:rPr>
                                <w:b/>
                                <w:bCs/>
                              </w:rPr>
                              <w:fldChar w:fldCharType="end"/>
                            </w:r>
                            <w:r w:rsidR="001308DD">
                              <w:rPr>
                                <w:b/>
                                <w:bCs/>
                              </w:rPr>
                              <w:t>.</w:t>
                            </w:r>
                            <w:r>
                              <w:t xml:space="preserve"> Node layout </w:t>
                            </w:r>
                            <w:r w:rsidR="00D80542">
                              <w:t>specific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52ACF38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222.4pt;margin-top:162.15pt;width:226.65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" stroked="f">
                <v:textbox style="mso-fit-shape-to-text:t" inset="0,0,0,0">
                  <w:txbxContent>
                    <w:p w14:paraId="169983BA" w14:textId="70417580" w:rsidR="00B57F9F" w:rsidRPr="001C2670" w:rsidRDefault="00B57F9F" w:rsidP="00EB18FC">
                      <w:pPr>
                        <w:pStyle w:val="Caption"/>
                        <w:jc w:val="center"/>
                        <w:rPr>
                          <w:noProof/>
                          <w:lang w:val="en-AU"/>
                        </w:rPr>
                      </w:pPr>
                      <w:r w:rsidRPr="00B57F9F">
                        <w:rPr>
                          <w:b/>
                          <w:bCs/>
                        </w:rPr>
                        <w:t xml:space="preserve">Fig. </w:t>
                      </w:r>
                      <w:r w:rsidRPr="00B57F9F">
                        <w:rPr>
                          <w:b/>
                          <w:bCs/>
                        </w:rPr>
                        <w:fldChar w:fldCharType="begin"/>
                      </w:r>
                      <w:r w:rsidRPr="00B57F9F">
                        <w:rPr>
                          <w:b/>
                          <w:bCs/>
                        </w:rPr>
                        <w:instrText xml:space="preserve"> SEQ Fig. \* ARABIC </w:instrText>
                      </w:r>
                      <w:r w:rsidRPr="00B57F9F">
                        <w:rPr>
                          <w:b/>
                          <w:bCs/>
                        </w:rPr>
                        <w:fldChar w:fldCharType="separate"/>
                      </w:r>
                      <w:r w:rsidR="004E3FD5">
                        <w:rPr>
                          <w:b/>
                          <w:bCs/>
                          <w:noProof/>
                        </w:rPr>
                        <w:t>2</w:t>
                      </w:r>
                      <w:r w:rsidRPr="00B57F9F">
                        <w:rPr>
                          <w:b/>
                          <w:bCs/>
                        </w:rPr>
                        <w:fldChar w:fldCharType="end"/>
                      </w:r>
                      <w:r w:rsidR="001308DD">
                        <w:rPr>
                          <w:b/>
                          <w:bCs/>
                        </w:rPr>
                        <w:t>.</w:t>
                      </w:r>
                      <w:r>
                        <w:t xml:space="preserve"> Node layout </w:t>
                      </w:r>
                      <w:r w:rsidR="00D80542">
                        <w:t>specification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Pr="00B57F9F">
        <w:rPr>
          <w:noProof/>
          <w:lang w:val="en-AU"/>
        </w:rPr>
        <w:drawing>
          <wp:anchor distT="0" distB="0" distL="114300" distR="114300" simplePos="0" relativeHeight="251658240" behindDoc="1" locked="0" layoutInCell="1" allowOverlap="1" wp14:anchorId="3E22F079" wp14:editId="2A779622">
            <wp:simplePos x="0" y="0"/>
            <wp:positionH relativeFrom="column">
              <wp:posOffset>2792813</wp:posOffset>
            </wp:positionH>
            <wp:positionV relativeFrom="paragraph">
              <wp:posOffset>14301</wp:posOffset>
            </wp:positionV>
            <wp:extent cx="2878455" cy="1924050"/>
            <wp:effectExtent l="0" t="0" r="0" b="0"/>
            <wp:wrapThrough wrapText="bothSides">
              <wp:wrapPolygon edited="0">
                <wp:start x="0" y="0"/>
                <wp:lineTo x="0" y="21386"/>
                <wp:lineTo x="21443" y="21386"/>
                <wp:lineTo x="21443" y="0"/>
                <wp:lineTo x="0" y="0"/>
              </wp:wrapPolygon>
            </wp:wrapThrough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8455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F237C6" w:rsidRPr="005C4A6A">
        <w:rPr>
          <w:lang w:val="en-AU"/>
        </w:rPr>
        <w:t xml:space="preserve">Nodes </w:t>
      </w:r>
      <w:r w:rsidR="006051BA" w:rsidRPr="005C4A6A">
        <w:rPr>
          <w:lang w:val="en-AU"/>
        </w:rPr>
        <w:t>in the map represent cities in the dataset,</w:t>
      </w:r>
      <w:r w:rsidR="006900C1" w:rsidRPr="005C4A6A">
        <w:rPr>
          <w:lang w:val="en-AU"/>
        </w:rPr>
        <w:t xml:space="preserve"> they are implemented by “Marker”</w:t>
      </w:r>
      <w:r w:rsidR="00F54899">
        <w:rPr>
          <w:lang w:val="en-AU"/>
        </w:rPr>
        <w:t xml:space="preserve"> (</w:t>
      </w:r>
      <w:r w:rsidR="00F54899" w:rsidRPr="00F54899">
        <w:rPr>
          <w:b/>
          <w:bCs/>
          <w:lang w:val="en-AU"/>
        </w:rPr>
        <w:t>Fig. 2</w:t>
      </w:r>
      <w:r w:rsidR="00F54899">
        <w:rPr>
          <w:lang w:val="en-AU"/>
        </w:rPr>
        <w:t>)</w:t>
      </w:r>
      <w:r w:rsidR="006900C1" w:rsidRPr="005C4A6A">
        <w:rPr>
          <w:lang w:val="en-AU"/>
        </w:rPr>
        <w:t xml:space="preserve"> objects introduce by folium. For each node (city), its latitude and longitude are calculated before drawing. </w:t>
      </w:r>
      <w:proofErr w:type="gramStart"/>
      <w:r w:rsidR="006900C1" w:rsidRPr="005C4A6A">
        <w:rPr>
          <w:lang w:val="en-AU"/>
        </w:rPr>
        <w:t>Due to the fact that</w:t>
      </w:r>
      <w:proofErr w:type="gramEnd"/>
      <w:r w:rsidR="006900C1" w:rsidRPr="005C4A6A">
        <w:rPr>
          <w:lang w:val="en-AU"/>
        </w:rPr>
        <w:t xml:space="preserve"> there </w:t>
      </w:r>
      <w:r w:rsidR="006974FC" w:rsidRPr="005C4A6A">
        <w:rPr>
          <w:lang w:val="en-AU"/>
        </w:rPr>
        <w:t>are</w:t>
      </w:r>
      <w:r w:rsidR="006900C1" w:rsidRPr="005C4A6A">
        <w:rPr>
          <w:lang w:val="en-AU"/>
        </w:rPr>
        <w:t xml:space="preserve"> repeated cities in the original dataset, </w:t>
      </w:r>
      <w:r w:rsidR="006974FC" w:rsidRPr="005C4A6A">
        <w:rPr>
          <w:lang w:val="en-AU"/>
        </w:rPr>
        <w:t>the “unique” function from padas library is used for drawing one city instance once only. In addition, because there are only 20 cities included in the dataset, node-overlap problem is not serious, by setting “marker” to be the default size the potential node-overlap problem can be alleviated.</w:t>
      </w:r>
      <w:r w:rsidR="00F951A4" w:rsidRPr="005C4A6A">
        <w:rPr>
          <w:lang w:val="en-AU"/>
        </w:rPr>
        <w:t xml:space="preserve"> Besides, the zooming technique that provided by google map is another way to solve the node-overlap problem.</w:t>
      </w:r>
    </w:p>
    <w:p w14:paraId="42F8F392" w14:textId="41CA5614" w:rsidR="004C271B" w:rsidRDefault="003332A6" w:rsidP="004C271B">
      <w:pPr>
        <w:pStyle w:val="Heading3"/>
        <w:numPr>
          <w:ilvl w:val="2"/>
          <w:numId w:val="9"/>
        </w:numPr>
        <w:rPr>
          <w:rFonts w:hint="eastAsia"/>
        </w:rPr>
      </w:pPr>
      <w:r>
        <w:lastRenderedPageBreak/>
        <w:t xml:space="preserve"> </w:t>
      </w:r>
      <w:bookmarkStart w:id="7" w:name="_Toc20821103"/>
      <w:r w:rsidR="00F951A4" w:rsidRPr="005C4A6A">
        <w:t>Edges</w:t>
      </w:r>
      <w:bookmarkEnd w:id="7"/>
    </w:p>
    <w:p w14:paraId="0C940A36" w14:textId="2F4CF5C7" w:rsidR="00F951A4" w:rsidRPr="005C4A6A" w:rsidRDefault="004C271B" w:rsidP="005C4A6A">
      <w:pPr>
        <w:rPr>
          <w:lang w:val="en-AU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787F3ED9" wp14:editId="76B9FB1B">
                <wp:simplePos x="0" y="0"/>
                <wp:positionH relativeFrom="column">
                  <wp:posOffset>2011680</wp:posOffset>
                </wp:positionH>
                <wp:positionV relativeFrom="paragraph">
                  <wp:posOffset>3248660</wp:posOffset>
                </wp:positionV>
                <wp:extent cx="3422015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4220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DCED8E6" w14:textId="3624C8FC" w:rsidR="004C271B" w:rsidRPr="004C271B" w:rsidRDefault="004C271B" w:rsidP="004C271B">
                            <w:pPr>
                              <w:pStyle w:val="Caption"/>
                              <w:rPr>
                                <w:rFonts w:hint="eastAsia"/>
                              </w:rPr>
                            </w:pPr>
                            <w:r w:rsidRPr="004C271B">
                              <w:rPr>
                                <w:b/>
                                <w:bCs/>
                              </w:rPr>
                              <w:t xml:space="preserve">Fig. </w:t>
                            </w:r>
                            <w:r w:rsidRPr="004C271B">
                              <w:rPr>
                                <w:b/>
                                <w:bCs/>
                              </w:rPr>
                              <w:fldChar w:fldCharType="begin"/>
                            </w:r>
                            <w:r w:rsidRPr="004C271B">
                              <w:rPr>
                                <w:b/>
                                <w:bCs/>
                              </w:rPr>
                              <w:instrText xml:space="preserve"> SEQ Fig. \* ARABIC </w:instrText>
                            </w:r>
                            <w:r w:rsidRPr="004C271B">
                              <w:rPr>
                                <w:b/>
                                <w:bCs/>
                              </w:rPr>
                              <w:fldChar w:fldCharType="separate"/>
                            </w:r>
                            <w:r w:rsidR="004E3FD5">
                              <w:rPr>
                                <w:b/>
                                <w:bCs/>
                                <w:noProof/>
                              </w:rPr>
                              <w:t>3</w:t>
                            </w:r>
                            <w:r w:rsidRPr="004C271B">
                              <w:rPr>
                                <w:b/>
                                <w:bCs/>
                              </w:rPr>
                              <w:fldChar w:fldCharType="end"/>
                            </w:r>
                            <w:r w:rsidRPr="004C271B">
                              <w:rPr>
                                <w:b/>
                                <w:bCs/>
                              </w:rPr>
                              <w:t>.</w:t>
                            </w:r>
                            <w:r>
                              <w:t xml:space="preserve"> </w:t>
                            </w:r>
                            <w:r>
                              <w:t xml:space="preserve">Route layouts by using </w:t>
                            </w:r>
                            <w:proofErr w:type="spellStart"/>
                            <w:r>
                              <w:t>AntPath</w:t>
                            </w:r>
                            <w:proofErr w:type="spellEnd"/>
                            <w:r>
                              <w:t xml:space="preserve"> and </w:t>
                            </w:r>
                            <w:proofErr w:type="spellStart"/>
                            <w:r>
                              <w:t>PolyLine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87F3ED9" id="Text Box 9" o:spid="_x0000_s1027" type="#_x0000_t202" style="position:absolute;left:0;text-align:left;margin-left:158.4pt;margin-top:255.8pt;width:269.45pt;height:.05pt;z-index:-2516531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" stroked="f">
                <v:textbox style="mso-fit-shape-to-text:t" inset="0,0,0,0">
                  <w:txbxContent>
                    <w:p w14:paraId="4DCED8E6" w14:textId="3624C8FC" w:rsidR="004C271B" w:rsidRPr="004C271B" w:rsidRDefault="004C271B" w:rsidP="004C271B">
                      <w:pPr>
                        <w:pStyle w:val="Caption"/>
                        <w:rPr>
                          <w:rFonts w:hint="eastAsia"/>
                        </w:rPr>
                      </w:pPr>
                      <w:r w:rsidRPr="004C271B">
                        <w:rPr>
                          <w:b/>
                          <w:bCs/>
                        </w:rPr>
                        <w:t xml:space="preserve">Fig. </w:t>
                      </w:r>
                      <w:r w:rsidRPr="004C271B">
                        <w:rPr>
                          <w:b/>
                          <w:bCs/>
                        </w:rPr>
                        <w:fldChar w:fldCharType="begin"/>
                      </w:r>
                      <w:r w:rsidRPr="004C271B">
                        <w:rPr>
                          <w:b/>
                          <w:bCs/>
                        </w:rPr>
                        <w:instrText xml:space="preserve"> SEQ Fig. \* ARABIC </w:instrText>
                      </w:r>
                      <w:r w:rsidRPr="004C271B">
                        <w:rPr>
                          <w:b/>
                          <w:bCs/>
                        </w:rPr>
                        <w:fldChar w:fldCharType="separate"/>
                      </w:r>
                      <w:r w:rsidR="004E3FD5">
                        <w:rPr>
                          <w:b/>
                          <w:bCs/>
                          <w:noProof/>
                        </w:rPr>
                        <w:t>3</w:t>
                      </w:r>
                      <w:r w:rsidRPr="004C271B">
                        <w:rPr>
                          <w:b/>
                          <w:bCs/>
                        </w:rPr>
                        <w:fldChar w:fldCharType="end"/>
                      </w:r>
                      <w:r w:rsidRPr="004C271B">
                        <w:rPr>
                          <w:b/>
                          <w:bCs/>
                        </w:rPr>
                        <w:t>.</w:t>
                      </w:r>
                      <w:r>
                        <w:t xml:space="preserve"> </w:t>
                      </w:r>
                      <w:r>
                        <w:t xml:space="preserve">Route layouts by using </w:t>
                      </w:r>
                      <w:proofErr w:type="spellStart"/>
                      <w:r>
                        <w:t>AntPath</w:t>
                      </w:r>
                      <w:proofErr w:type="spellEnd"/>
                      <w:r>
                        <w:t xml:space="preserve"> and </w:t>
                      </w:r>
                      <w:proofErr w:type="spellStart"/>
                      <w:r>
                        <w:t>PolyLine</w:t>
                      </w:r>
                      <w:proofErr w:type="spellEnd"/>
                    </w:p>
                  </w:txbxContent>
                </v:textbox>
                <w10:wrap type="tight"/>
              </v:shape>
            </w:pict>
          </mc:Fallback>
        </mc:AlternateContent>
      </w:r>
      <w:r w:rsidRPr="004C271B">
        <w:rPr>
          <w:noProof/>
        </w:rPr>
        <w:drawing>
          <wp:anchor distT="0" distB="0" distL="114300" distR="114300" simplePos="0" relativeHeight="251661312" behindDoc="1" locked="0" layoutInCell="1" allowOverlap="1" wp14:anchorId="6EC3B7E3" wp14:editId="30D5CDB6">
            <wp:simplePos x="0" y="0"/>
            <wp:positionH relativeFrom="margin">
              <wp:posOffset>2012287</wp:posOffset>
            </wp:positionH>
            <wp:positionV relativeFrom="paragraph">
              <wp:posOffset>19105</wp:posOffset>
            </wp:positionV>
            <wp:extent cx="3422447" cy="3172571"/>
            <wp:effectExtent l="0" t="0" r="6985" b="8890"/>
            <wp:wrapTight wrapText="bothSides">
              <wp:wrapPolygon edited="0">
                <wp:start x="0" y="0"/>
                <wp:lineTo x="0" y="21531"/>
                <wp:lineTo x="21524" y="21531"/>
                <wp:lineTo x="21524" y="0"/>
                <wp:lineTo x="0" y="0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2447" cy="31725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F951A4" w:rsidRPr="005C4A6A">
        <w:rPr>
          <w:rFonts w:hint="eastAsia"/>
          <w:lang w:val="en-AU"/>
        </w:rPr>
        <w:t>E</w:t>
      </w:r>
      <w:r w:rsidR="00F951A4" w:rsidRPr="005C4A6A">
        <w:rPr>
          <w:lang w:val="en-AU"/>
        </w:rPr>
        <w:t>dges in the graph represent the flight routes with is displayed by a combination of “</w:t>
      </w:r>
      <w:proofErr w:type="spellStart"/>
      <w:r w:rsidR="00F951A4" w:rsidRPr="005C4A6A">
        <w:rPr>
          <w:lang w:val="en-AU"/>
        </w:rPr>
        <w:t>AntPath</w:t>
      </w:r>
      <w:proofErr w:type="spellEnd"/>
      <w:r w:rsidR="00F951A4" w:rsidRPr="005C4A6A">
        <w:rPr>
          <w:lang w:val="en-AU"/>
        </w:rPr>
        <w:t>” and “</w:t>
      </w:r>
      <w:proofErr w:type="spellStart"/>
      <w:r w:rsidR="00F951A4" w:rsidRPr="005C4A6A">
        <w:rPr>
          <w:lang w:val="en-AU"/>
        </w:rPr>
        <w:t>PolyLine</w:t>
      </w:r>
      <w:proofErr w:type="spellEnd"/>
      <w:r w:rsidR="00F951A4" w:rsidRPr="005C4A6A">
        <w:rPr>
          <w:lang w:val="en-AU"/>
        </w:rPr>
        <w:t>” objects</w:t>
      </w:r>
      <w:r w:rsidR="0082108E">
        <w:rPr>
          <w:lang w:val="en-AU"/>
        </w:rPr>
        <w:t xml:space="preserve"> (</w:t>
      </w:r>
      <w:r w:rsidR="0082108E" w:rsidRPr="004C271B">
        <w:rPr>
          <w:b/>
          <w:bCs/>
        </w:rPr>
        <w:t xml:space="preserve">Fig. </w:t>
      </w:r>
      <w:r w:rsidR="0082108E" w:rsidRPr="004C271B">
        <w:rPr>
          <w:b/>
          <w:bCs/>
        </w:rPr>
        <w:fldChar w:fldCharType="begin"/>
      </w:r>
      <w:r w:rsidR="0082108E" w:rsidRPr="004C271B">
        <w:rPr>
          <w:b/>
          <w:bCs/>
        </w:rPr>
        <w:instrText xml:space="preserve"> SEQ Fig. \* ARABIC </w:instrText>
      </w:r>
      <w:r w:rsidR="0082108E" w:rsidRPr="004C271B">
        <w:rPr>
          <w:b/>
          <w:bCs/>
        </w:rPr>
        <w:fldChar w:fldCharType="separate"/>
      </w:r>
      <w:r w:rsidR="004E3FD5">
        <w:rPr>
          <w:b/>
          <w:bCs/>
          <w:noProof/>
        </w:rPr>
        <w:t>4</w:t>
      </w:r>
      <w:r w:rsidR="0082108E" w:rsidRPr="004C271B">
        <w:rPr>
          <w:b/>
          <w:bCs/>
        </w:rPr>
        <w:fldChar w:fldCharType="end"/>
      </w:r>
      <w:r w:rsidR="0082108E">
        <w:rPr>
          <w:lang w:val="en-AU"/>
        </w:rPr>
        <w:t>)</w:t>
      </w:r>
      <w:r w:rsidR="00F951A4" w:rsidRPr="005C4A6A">
        <w:rPr>
          <w:lang w:val="en-AU"/>
        </w:rPr>
        <w:t xml:space="preserve">. </w:t>
      </w:r>
      <w:r w:rsidR="00752331" w:rsidRPr="005C4A6A">
        <w:rPr>
          <w:lang w:val="en-AU"/>
        </w:rPr>
        <w:t xml:space="preserve">An </w:t>
      </w:r>
      <w:proofErr w:type="spellStart"/>
      <w:r w:rsidR="00CB6FF7" w:rsidRPr="005C4A6A">
        <w:rPr>
          <w:lang w:val="en-AU"/>
        </w:rPr>
        <w:t>AntPath</w:t>
      </w:r>
      <w:proofErr w:type="spellEnd"/>
      <w:r w:rsidR="00CB6FF7" w:rsidRPr="005C4A6A">
        <w:rPr>
          <w:lang w:val="en-AU"/>
        </w:rPr>
        <w:t xml:space="preserve"> object </w:t>
      </w:r>
      <w:proofErr w:type="gramStart"/>
      <w:r w:rsidR="00CB6FF7" w:rsidRPr="005C4A6A">
        <w:rPr>
          <w:lang w:val="en-AU"/>
        </w:rPr>
        <w:t>ha</w:t>
      </w:r>
      <w:r w:rsidR="00752331" w:rsidRPr="005C4A6A">
        <w:rPr>
          <w:lang w:val="en-AU"/>
        </w:rPr>
        <w:t>s</w:t>
      </w:r>
      <w:r w:rsidR="00CB6FF7" w:rsidRPr="005C4A6A">
        <w:rPr>
          <w:lang w:val="en-AU"/>
        </w:rPr>
        <w:t xml:space="preserve"> the ability to</w:t>
      </w:r>
      <w:proofErr w:type="gramEnd"/>
      <w:r w:rsidR="00CB6FF7" w:rsidRPr="005C4A6A">
        <w:rPr>
          <w:lang w:val="en-AU"/>
        </w:rPr>
        <w:t xml:space="preserve"> show an animation of a movement between the starting point to the destination point, </w:t>
      </w:r>
      <w:r w:rsidR="00752331" w:rsidRPr="005C4A6A">
        <w:rPr>
          <w:lang w:val="en-AU"/>
        </w:rPr>
        <w:t>t</w:t>
      </w:r>
      <w:r w:rsidR="00CB6FF7" w:rsidRPr="005C4A6A">
        <w:rPr>
          <w:lang w:val="en-AU"/>
        </w:rPr>
        <w:t xml:space="preserve">his feature help users to recognize </w:t>
      </w:r>
      <w:r w:rsidR="004B444A" w:rsidRPr="005C4A6A">
        <w:rPr>
          <w:lang w:val="en-AU"/>
        </w:rPr>
        <w:t xml:space="preserve">the direction of the flight. The other object, </w:t>
      </w:r>
      <w:proofErr w:type="spellStart"/>
      <w:r w:rsidR="004B444A" w:rsidRPr="005C4A6A">
        <w:rPr>
          <w:lang w:val="en-AU"/>
        </w:rPr>
        <w:t>PolyLine</w:t>
      </w:r>
      <w:proofErr w:type="spellEnd"/>
      <w:r w:rsidR="004B444A" w:rsidRPr="005C4A6A">
        <w:rPr>
          <w:lang w:val="en-AU"/>
        </w:rPr>
        <w:t xml:space="preserve">, </w:t>
      </w:r>
      <w:proofErr w:type="gramStart"/>
      <w:r w:rsidR="004B444A" w:rsidRPr="005C4A6A">
        <w:rPr>
          <w:lang w:val="en-AU"/>
        </w:rPr>
        <w:t>has the ability to</w:t>
      </w:r>
      <w:proofErr w:type="gramEnd"/>
      <w:r w:rsidR="004B444A" w:rsidRPr="005C4A6A">
        <w:rPr>
          <w:lang w:val="en-AU"/>
        </w:rPr>
        <w:t xml:space="preserve"> show </w:t>
      </w:r>
      <w:proofErr w:type="spellStart"/>
      <w:r w:rsidR="004B444A" w:rsidRPr="005C4A6A">
        <w:rPr>
          <w:lang w:val="en-AU"/>
        </w:rPr>
        <w:t>color</w:t>
      </w:r>
      <w:proofErr w:type="spellEnd"/>
      <w:r w:rsidR="004B444A" w:rsidRPr="005C4A6A">
        <w:rPr>
          <w:lang w:val="en-AU"/>
        </w:rPr>
        <w:t xml:space="preserve"> and width according to certain information </w:t>
      </w:r>
      <w:r w:rsidR="006D29AC" w:rsidRPr="005C4A6A">
        <w:rPr>
          <w:lang w:val="en-AU"/>
        </w:rPr>
        <w:t xml:space="preserve">of flight data. The implementation of </w:t>
      </w:r>
      <w:proofErr w:type="spellStart"/>
      <w:r w:rsidR="006D29AC" w:rsidRPr="005C4A6A">
        <w:rPr>
          <w:lang w:val="en-AU"/>
        </w:rPr>
        <w:t>PolyLine</w:t>
      </w:r>
      <w:r w:rsidR="00A66AC9" w:rsidRPr="005C4A6A">
        <w:rPr>
          <w:lang w:val="en-AU"/>
        </w:rPr>
        <w:t>s</w:t>
      </w:r>
      <w:proofErr w:type="spellEnd"/>
      <w:r w:rsidR="006D29AC" w:rsidRPr="005C4A6A">
        <w:rPr>
          <w:lang w:val="en-AU"/>
        </w:rPr>
        <w:t xml:space="preserve"> in this design also displays “plane” icon</w:t>
      </w:r>
      <w:r w:rsidR="00A66AC9" w:rsidRPr="005C4A6A">
        <w:rPr>
          <w:lang w:val="en-AU"/>
        </w:rPr>
        <w:t>s</w:t>
      </w:r>
      <w:r w:rsidR="006D29AC" w:rsidRPr="005C4A6A">
        <w:rPr>
          <w:lang w:val="en-AU"/>
        </w:rPr>
        <w:t xml:space="preserve"> as </w:t>
      </w:r>
      <w:r w:rsidR="00A66AC9" w:rsidRPr="005C4A6A">
        <w:rPr>
          <w:lang w:val="en-AU"/>
        </w:rPr>
        <w:t>their</w:t>
      </w:r>
      <w:r w:rsidR="006D29AC" w:rsidRPr="005C4A6A">
        <w:rPr>
          <w:lang w:val="en-AU"/>
        </w:rPr>
        <w:t xml:space="preserve"> “text” attribute to help showing the direct of the representing flight</w:t>
      </w:r>
      <w:r w:rsidR="00A66AC9" w:rsidRPr="005C4A6A">
        <w:rPr>
          <w:lang w:val="en-AU"/>
        </w:rPr>
        <w:t>s</w:t>
      </w:r>
      <w:r w:rsidR="006D29AC" w:rsidRPr="005C4A6A">
        <w:rPr>
          <w:lang w:val="en-AU"/>
        </w:rPr>
        <w:t>.</w:t>
      </w:r>
      <w:r w:rsidR="00810B78" w:rsidRPr="005C4A6A">
        <w:rPr>
          <w:lang w:val="en-AU"/>
        </w:rPr>
        <w:t xml:space="preserve"> To avoid edge-crossing issue, the drawing of “</w:t>
      </w:r>
      <w:proofErr w:type="spellStart"/>
      <w:r w:rsidR="00810B78" w:rsidRPr="005C4A6A">
        <w:rPr>
          <w:lang w:val="en-AU"/>
        </w:rPr>
        <w:t>AntPath</w:t>
      </w:r>
      <w:proofErr w:type="spellEnd"/>
      <w:r w:rsidR="00810B78" w:rsidRPr="005C4A6A">
        <w:rPr>
          <w:lang w:val="en-AU"/>
        </w:rPr>
        <w:t>” and “</w:t>
      </w:r>
      <w:proofErr w:type="spellStart"/>
      <w:r w:rsidR="00810B78" w:rsidRPr="005C4A6A">
        <w:rPr>
          <w:lang w:val="en-AU"/>
        </w:rPr>
        <w:t>PolyLine</w:t>
      </w:r>
      <w:proofErr w:type="spellEnd"/>
      <w:r w:rsidR="00810B78" w:rsidRPr="005C4A6A">
        <w:rPr>
          <w:lang w:val="en-AU"/>
        </w:rPr>
        <w:t>” objects includes an intermediate point to separate two lines with opposite directions/</w:t>
      </w:r>
    </w:p>
    <w:p w14:paraId="41FCCD07" w14:textId="330B4D0C" w:rsidR="008A1E4B" w:rsidRPr="008A1E4B" w:rsidRDefault="003332A6" w:rsidP="005C4A6A">
      <w:pPr>
        <w:pStyle w:val="Heading3"/>
        <w:numPr>
          <w:ilvl w:val="2"/>
          <w:numId w:val="9"/>
        </w:numPr>
      </w:pPr>
      <w:r>
        <w:t xml:space="preserve"> </w:t>
      </w:r>
      <w:bookmarkStart w:id="8" w:name="_Toc20821104"/>
      <w:r w:rsidR="00A66AC9" w:rsidRPr="005C4A6A">
        <w:t>Readability</w:t>
      </w:r>
      <w:bookmarkEnd w:id="8"/>
    </w:p>
    <w:p w14:paraId="3CC5C12D" w14:textId="2F5BF9A0" w:rsidR="008A1E4B" w:rsidRPr="005C4A6A" w:rsidRDefault="00A66AC9" w:rsidP="005C4A6A">
      <w:pPr>
        <w:rPr>
          <w:rFonts w:hint="eastAsia"/>
          <w:lang w:val="en-AU"/>
        </w:rPr>
      </w:pPr>
      <w:r w:rsidRPr="005C4A6A">
        <w:rPr>
          <w:lang w:val="en-AU"/>
        </w:rPr>
        <w:t xml:space="preserve">This design introduces several techniques to enhance the readability of the layout. </w:t>
      </w:r>
      <w:r w:rsidR="005A72A6" w:rsidRPr="005C4A6A">
        <w:rPr>
          <w:lang w:val="en-AU"/>
        </w:rPr>
        <w:t xml:space="preserve">These techniques guarantee the user accessibility of all information from the original dataset without overwhelming display </w:t>
      </w:r>
      <w:proofErr w:type="gramStart"/>
      <w:r w:rsidR="005A72A6" w:rsidRPr="005C4A6A">
        <w:rPr>
          <w:lang w:val="en-AU"/>
        </w:rPr>
        <w:t>it as a whole</w:t>
      </w:r>
      <w:proofErr w:type="gramEnd"/>
      <w:r w:rsidR="005A72A6" w:rsidRPr="005C4A6A">
        <w:rPr>
          <w:lang w:val="en-AU"/>
        </w:rPr>
        <w:t>.</w:t>
      </w:r>
      <w:r w:rsidR="008A1E4B">
        <w:rPr>
          <w:lang w:val="en-AU"/>
        </w:rPr>
        <w:t xml:space="preserve"> </w:t>
      </w:r>
    </w:p>
    <w:p w14:paraId="5E52C7D8" w14:textId="5E35EAC7" w:rsidR="00A66AC9" w:rsidRPr="003811CF" w:rsidRDefault="005A72A6" w:rsidP="003811CF">
      <w:pPr>
        <w:pStyle w:val="Heading3"/>
        <w:numPr>
          <w:ilvl w:val="3"/>
          <w:numId w:val="9"/>
        </w:numPr>
      </w:pPr>
      <w:bookmarkStart w:id="9" w:name="_Toc20821105"/>
      <w:r w:rsidRPr="003811CF">
        <w:t>Icons</w:t>
      </w:r>
      <w:bookmarkEnd w:id="9"/>
      <w:r w:rsidRPr="003811CF">
        <w:t xml:space="preserve"> </w:t>
      </w:r>
    </w:p>
    <w:p w14:paraId="0A1FB30A" w14:textId="5074CAE2" w:rsidR="00341F6A" w:rsidRPr="00341F6A" w:rsidRDefault="005A72A6" w:rsidP="003811CF">
      <w:pPr>
        <w:rPr>
          <w:rFonts w:hint="eastAsia"/>
          <w:lang w:val="en-AU"/>
        </w:rPr>
      </w:pPr>
      <w:r w:rsidRPr="003811CF">
        <w:rPr>
          <w:lang w:val="en-AU"/>
        </w:rPr>
        <w:t>City node are shown with spinning icons, which imply they are starting and ending points of flights.</w:t>
      </w:r>
    </w:p>
    <w:p w14:paraId="2A1E1C82" w14:textId="3D2BB2BD" w:rsidR="008A1E4B" w:rsidRPr="00B32FB4" w:rsidRDefault="005A72A6" w:rsidP="003811CF">
      <w:pPr>
        <w:pStyle w:val="Heading3"/>
        <w:numPr>
          <w:ilvl w:val="3"/>
          <w:numId w:val="9"/>
        </w:numPr>
        <w:rPr>
          <w:rFonts w:hint="eastAsia"/>
        </w:rPr>
      </w:pPr>
      <w:bookmarkStart w:id="10" w:name="_Toc20821106"/>
      <w:r w:rsidRPr="003811CF">
        <w:t>Colors</w:t>
      </w:r>
      <w:bookmarkEnd w:id="10"/>
    </w:p>
    <w:p w14:paraId="5DD21EC4" w14:textId="03A7555D" w:rsidR="005A72A6" w:rsidRDefault="005A72A6" w:rsidP="003811CF">
      <w:pPr>
        <w:rPr>
          <w:lang w:val="en-AU"/>
        </w:rPr>
      </w:pPr>
      <w:proofErr w:type="spellStart"/>
      <w:r w:rsidRPr="003811CF">
        <w:rPr>
          <w:lang w:val="en-AU"/>
        </w:rPr>
        <w:t>Color</w:t>
      </w:r>
      <w:proofErr w:type="spellEnd"/>
      <w:r w:rsidRPr="003811CF">
        <w:rPr>
          <w:lang w:val="en-AU"/>
        </w:rPr>
        <w:t xml:space="preserve"> of a certain route implies the “Air Space Class” </w:t>
      </w:r>
      <w:r w:rsidR="002A66B5" w:rsidRPr="003811CF">
        <w:rPr>
          <w:lang w:val="en-AU"/>
        </w:rPr>
        <w:t>from the dataset, for which “A” is presented as “red”, “B” is presented as “orange”, “C” is presented as “yellow”, D is presented as “green” and “E” is presented as “blue”</w:t>
      </w:r>
      <w:r w:rsidR="00341F6A">
        <w:rPr>
          <w:lang w:val="en-AU"/>
        </w:rPr>
        <w:t xml:space="preserve"> (</w:t>
      </w:r>
      <w:r w:rsidR="00341F6A" w:rsidRPr="00341F6A">
        <w:rPr>
          <w:b/>
          <w:bCs/>
          <w:lang w:val="en-AU"/>
        </w:rPr>
        <w:t>Fig. 5</w:t>
      </w:r>
      <w:r w:rsidR="00341F6A">
        <w:rPr>
          <w:lang w:val="en-AU"/>
        </w:rPr>
        <w:t>)</w:t>
      </w:r>
    </w:p>
    <w:p w14:paraId="5C06FAAA" w14:textId="1D926188" w:rsidR="00341F6A" w:rsidRPr="007D5FC6" w:rsidRDefault="00131A43" w:rsidP="007D5FC6">
      <w:pPr>
        <w:rPr>
          <w:lang w:val="en-AU"/>
        </w:rPr>
      </w:pPr>
      <w:r w:rsidRPr="00341F6A">
        <w:rPr>
          <w:lang w:val="en-AU"/>
        </w:rPr>
        <w:lastRenderedPageBreak/>
        <w:drawing>
          <wp:inline distT="0" distB="0" distL="0" distR="0" wp14:anchorId="360D2B27" wp14:editId="2E502BFF">
            <wp:extent cx="4524375" cy="675640"/>
            <wp:effectExtent l="0" t="0" r="952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24375" cy="675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752389" w14:textId="7207F62F" w:rsidR="00341F6A" w:rsidRDefault="00341F6A" w:rsidP="00341F6A">
      <w:pPr>
        <w:pStyle w:val="Caption"/>
        <w:jc w:val="center"/>
        <w:rPr>
          <w:lang w:val="en-AU"/>
        </w:rPr>
      </w:pPr>
      <w:r w:rsidRPr="00341F6A">
        <w:rPr>
          <w:b/>
          <w:bCs/>
        </w:rPr>
        <w:t xml:space="preserve">Fig. </w:t>
      </w:r>
      <w:r w:rsidRPr="00341F6A">
        <w:rPr>
          <w:b/>
          <w:bCs/>
        </w:rPr>
        <w:fldChar w:fldCharType="begin"/>
      </w:r>
      <w:r w:rsidRPr="00341F6A">
        <w:rPr>
          <w:b/>
          <w:bCs/>
        </w:rPr>
        <w:instrText xml:space="preserve"> SEQ Fig. \* ARABIC </w:instrText>
      </w:r>
      <w:r w:rsidRPr="00341F6A">
        <w:rPr>
          <w:b/>
          <w:bCs/>
        </w:rPr>
        <w:fldChar w:fldCharType="separate"/>
      </w:r>
      <w:r w:rsidR="004E3FD5">
        <w:rPr>
          <w:b/>
          <w:bCs/>
          <w:noProof/>
        </w:rPr>
        <w:t>5</w:t>
      </w:r>
      <w:r w:rsidRPr="00341F6A">
        <w:rPr>
          <w:b/>
          <w:bCs/>
        </w:rPr>
        <w:fldChar w:fldCharType="end"/>
      </w:r>
      <w:r>
        <w:rPr>
          <w:b/>
          <w:bCs/>
        </w:rPr>
        <w:t>.</w:t>
      </w:r>
      <w:r w:rsidRPr="00341F6A">
        <w:rPr>
          <w:b/>
          <w:bCs/>
        </w:rPr>
        <w:t xml:space="preserve"> </w:t>
      </w:r>
      <w:r>
        <w:t xml:space="preserve">Color of routes identifies values of </w:t>
      </w:r>
      <w:r w:rsidRPr="003811CF">
        <w:rPr>
          <w:lang w:val="en-AU"/>
        </w:rPr>
        <w:t>“Air Space Class”</w:t>
      </w:r>
    </w:p>
    <w:p w14:paraId="038CC9BB" w14:textId="77777777" w:rsidR="00341F6A" w:rsidRPr="003811CF" w:rsidRDefault="00341F6A" w:rsidP="003811CF">
      <w:pPr>
        <w:rPr>
          <w:rFonts w:hint="eastAsia"/>
          <w:lang w:val="en-AU"/>
        </w:rPr>
      </w:pPr>
    </w:p>
    <w:p w14:paraId="4491D733" w14:textId="5A501875" w:rsidR="00E71BB0" w:rsidRPr="003811CF" w:rsidRDefault="003811CF" w:rsidP="003811CF">
      <w:pPr>
        <w:pStyle w:val="Heading3"/>
        <w:numPr>
          <w:ilvl w:val="2"/>
          <w:numId w:val="9"/>
        </w:numPr>
      </w:pPr>
      <w:r>
        <w:t xml:space="preserve"> </w:t>
      </w:r>
      <w:bookmarkStart w:id="11" w:name="_Toc20821107"/>
      <w:r w:rsidR="00A66AC9" w:rsidRPr="003811CF">
        <w:rPr>
          <w:rFonts w:hint="eastAsia"/>
        </w:rPr>
        <w:t>L</w:t>
      </w:r>
      <w:r w:rsidR="00A66AC9" w:rsidRPr="003811CF">
        <w:t>abelling techniques</w:t>
      </w:r>
      <w:bookmarkEnd w:id="11"/>
    </w:p>
    <w:p w14:paraId="5AEE9E9B" w14:textId="700D0742" w:rsidR="00E71BB0" w:rsidRPr="00C74328" w:rsidRDefault="00E71BB0" w:rsidP="00C74328">
      <w:pPr>
        <w:rPr>
          <w:lang w:val="en-AU"/>
        </w:rPr>
      </w:pPr>
      <w:r w:rsidRPr="00C74328">
        <w:rPr>
          <w:rFonts w:hint="eastAsia"/>
          <w:lang w:val="en-AU"/>
        </w:rPr>
        <w:t>A</w:t>
      </w:r>
      <w:r w:rsidRPr="00C74328">
        <w:rPr>
          <w:lang w:val="en-AU"/>
        </w:rPr>
        <w:t>ll the labelling techniques are implemented as navigation, which will be discuss in section 4</w:t>
      </w:r>
      <w:r w:rsidR="00137064" w:rsidRPr="00C74328">
        <w:rPr>
          <w:lang w:val="en-AU"/>
        </w:rPr>
        <w:t>.</w:t>
      </w:r>
    </w:p>
    <w:p w14:paraId="42206DF5" w14:textId="770B0BEB" w:rsidR="00137064" w:rsidRPr="00C20023" w:rsidRDefault="00C20023" w:rsidP="00C20023">
      <w:pPr>
        <w:pStyle w:val="Heading3"/>
        <w:numPr>
          <w:ilvl w:val="1"/>
          <w:numId w:val="9"/>
        </w:numPr>
      </w:pPr>
      <w:r>
        <w:t xml:space="preserve"> </w:t>
      </w:r>
      <w:bookmarkStart w:id="12" w:name="_Toc20821108"/>
      <w:r w:rsidR="006D4409" w:rsidRPr="00C20023">
        <w:t>Graphics design specification</w:t>
      </w:r>
      <w:bookmarkEnd w:id="12"/>
    </w:p>
    <w:p w14:paraId="458B3BD7" w14:textId="195F6767" w:rsidR="00137064" w:rsidRPr="00010C2B" w:rsidRDefault="00137064" w:rsidP="00010C2B">
      <w:pPr>
        <w:rPr>
          <w:lang w:val="en-AU"/>
        </w:rPr>
      </w:pPr>
      <w:r w:rsidRPr="00010C2B">
        <w:rPr>
          <w:lang w:val="en-AU"/>
        </w:rPr>
        <w:t>As it discussed in the previous section, the two major types of objects this design includes are edges and node. All attributes in the original data file are mapped into these objects.</w:t>
      </w:r>
    </w:p>
    <w:p w14:paraId="4A819580" w14:textId="77777777" w:rsidR="00137064" w:rsidRPr="00010C2B" w:rsidRDefault="00137064" w:rsidP="00010C2B">
      <w:pPr>
        <w:pStyle w:val="Heading3"/>
        <w:numPr>
          <w:ilvl w:val="1"/>
          <w:numId w:val="9"/>
        </w:numPr>
      </w:pPr>
      <w:bookmarkStart w:id="13" w:name="_Toc20821109"/>
      <w:r w:rsidRPr="00010C2B">
        <w:t>Attribute Mapping</w:t>
      </w:r>
      <w:bookmarkEnd w:id="13"/>
    </w:p>
    <w:p w14:paraId="0029D49A" w14:textId="77777777" w:rsidR="00137064" w:rsidRPr="00010C2B" w:rsidRDefault="00137064" w:rsidP="00010C2B">
      <w:pPr>
        <w:rPr>
          <w:lang w:val="en-AU"/>
        </w:rPr>
      </w:pPr>
      <w:r w:rsidRPr="00010C2B">
        <w:rPr>
          <w:lang w:val="en-AU"/>
        </w:rPr>
        <w:t>There are 6 attributes in the original data file:</w:t>
      </w:r>
    </w:p>
    <w:p w14:paraId="2FF7CE0C" w14:textId="50A88005" w:rsidR="00810B78" w:rsidRDefault="00137064" w:rsidP="00F43C05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proofErr w:type="spellStart"/>
      <w:r w:rsidRPr="00810B78">
        <w:rPr>
          <w:lang w:val="en-AU"/>
        </w:rPr>
        <w:t>AirSpace_Class</w:t>
      </w:r>
      <w:proofErr w:type="spellEnd"/>
      <w:r w:rsidRPr="00810B78">
        <w:rPr>
          <w:lang w:val="en-AU"/>
        </w:rPr>
        <w:t>:</w:t>
      </w:r>
    </w:p>
    <w:p w14:paraId="6B441B9A" w14:textId="5B5A3511" w:rsidR="00810B78" w:rsidRPr="00810B78" w:rsidRDefault="00810B78" w:rsidP="00810B78">
      <w:pPr>
        <w:ind w:left="1080"/>
        <w:rPr>
          <w:lang w:val="en-AU"/>
        </w:rPr>
      </w:pPr>
      <w:r>
        <w:rPr>
          <w:rFonts w:hint="eastAsia"/>
          <w:lang w:val="en-AU"/>
        </w:rPr>
        <w:t>T</w:t>
      </w:r>
      <w:r>
        <w:rPr>
          <w:lang w:val="en-AU"/>
        </w:rPr>
        <w:t xml:space="preserve">his attribute </w:t>
      </w:r>
      <w:r w:rsidR="00DC2924">
        <w:rPr>
          <w:lang w:val="en-AU"/>
        </w:rPr>
        <w:t xml:space="preserve">will be </w:t>
      </w:r>
      <w:r>
        <w:rPr>
          <w:lang w:val="en-AU"/>
        </w:rPr>
        <w:t>displaye</w:t>
      </w:r>
      <w:r w:rsidR="00DC2924">
        <w:rPr>
          <w:lang w:val="en-AU"/>
        </w:rPr>
        <w:t xml:space="preserve">d when the mouse is pointing </w:t>
      </w:r>
      <w:r w:rsidR="00680D47">
        <w:rPr>
          <w:lang w:val="en-AU"/>
        </w:rPr>
        <w:t>at a certain</w:t>
      </w:r>
      <w:r w:rsidR="00DC2924">
        <w:rPr>
          <w:lang w:val="en-AU"/>
        </w:rPr>
        <w:t xml:space="preserve"> route</w:t>
      </w:r>
      <w:r w:rsidR="00680D47">
        <w:rPr>
          <w:lang w:val="en-AU"/>
        </w:rPr>
        <w:t xml:space="preserve">. Moreover, </w:t>
      </w:r>
      <w:proofErr w:type="spellStart"/>
      <w:r w:rsidR="00680D47">
        <w:rPr>
          <w:lang w:val="en-AU"/>
        </w:rPr>
        <w:t>colors</w:t>
      </w:r>
      <w:proofErr w:type="spellEnd"/>
      <w:r w:rsidR="00680D47">
        <w:rPr>
          <w:lang w:val="en-AU"/>
        </w:rPr>
        <w:t xml:space="preserve"> of routes are another way to show this attribute.</w:t>
      </w:r>
    </w:p>
    <w:p w14:paraId="539FF5C7" w14:textId="722E51E8" w:rsidR="00680D47" w:rsidRDefault="00137064" w:rsidP="00680D47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proofErr w:type="spellStart"/>
      <w:r w:rsidRPr="00810B78">
        <w:rPr>
          <w:rFonts w:hint="eastAsia"/>
          <w:lang w:val="en-AU"/>
        </w:rPr>
        <w:t>F</w:t>
      </w:r>
      <w:r w:rsidRPr="00810B78">
        <w:rPr>
          <w:lang w:val="en-AU"/>
        </w:rPr>
        <w:t>rom_City</w:t>
      </w:r>
      <w:proofErr w:type="spellEnd"/>
    </w:p>
    <w:p w14:paraId="76092890" w14:textId="076B8002" w:rsidR="00680D47" w:rsidRPr="00680D47" w:rsidRDefault="00680D47" w:rsidP="00680D47">
      <w:pPr>
        <w:pStyle w:val="ListParagraph"/>
        <w:ind w:left="1080" w:firstLineChars="0" w:firstLine="0"/>
        <w:rPr>
          <w:lang w:val="en-AU"/>
        </w:rPr>
      </w:pPr>
      <w:r>
        <w:rPr>
          <w:rFonts w:hint="eastAsia"/>
          <w:lang w:val="en-AU"/>
        </w:rPr>
        <w:t>T</w:t>
      </w:r>
      <w:r>
        <w:rPr>
          <w:lang w:val="en-AU"/>
        </w:rPr>
        <w:t xml:space="preserve">his attribute is presented by starting points of </w:t>
      </w:r>
      <w:proofErr w:type="spellStart"/>
      <w:r>
        <w:rPr>
          <w:lang w:val="en-AU"/>
        </w:rPr>
        <w:t>AntPaths</w:t>
      </w:r>
      <w:proofErr w:type="spellEnd"/>
      <w:r>
        <w:rPr>
          <w:lang w:val="en-AU"/>
        </w:rPr>
        <w:t>, city name can be seen by pointing the mouse to a certain node.</w:t>
      </w:r>
    </w:p>
    <w:p w14:paraId="3464DF2D" w14:textId="1A57C5E5" w:rsidR="00137064" w:rsidRDefault="00137064" w:rsidP="00137064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proofErr w:type="spellStart"/>
      <w:r>
        <w:rPr>
          <w:rFonts w:hint="eastAsia"/>
          <w:lang w:val="en-AU"/>
        </w:rPr>
        <w:t>T</w:t>
      </w:r>
      <w:r>
        <w:rPr>
          <w:lang w:val="en-AU"/>
        </w:rPr>
        <w:t>o_City</w:t>
      </w:r>
      <w:proofErr w:type="spellEnd"/>
    </w:p>
    <w:p w14:paraId="344FA421" w14:textId="047408CB" w:rsidR="00680D47" w:rsidRPr="00680D47" w:rsidRDefault="00680D47" w:rsidP="00F43C05">
      <w:pPr>
        <w:pStyle w:val="ListParagraph"/>
        <w:ind w:left="1080" w:firstLineChars="0" w:firstLine="0"/>
        <w:rPr>
          <w:lang w:val="en-AU"/>
        </w:rPr>
      </w:pPr>
      <w:r>
        <w:rPr>
          <w:rFonts w:hint="eastAsia"/>
          <w:lang w:val="en-AU"/>
        </w:rPr>
        <w:t>T</w:t>
      </w:r>
      <w:r>
        <w:rPr>
          <w:lang w:val="en-AU"/>
        </w:rPr>
        <w:t xml:space="preserve">his attribute is presented by ending points of </w:t>
      </w:r>
      <w:proofErr w:type="spellStart"/>
      <w:r>
        <w:rPr>
          <w:lang w:val="en-AU"/>
        </w:rPr>
        <w:t>AntPaths</w:t>
      </w:r>
      <w:proofErr w:type="spellEnd"/>
      <w:r>
        <w:rPr>
          <w:lang w:val="en-AU"/>
        </w:rPr>
        <w:t xml:space="preserve">, city name can be seen by </w:t>
      </w:r>
      <w:r w:rsidR="0086506A">
        <w:rPr>
          <w:lang w:val="en-AU"/>
        </w:rPr>
        <w:t>clicking</w:t>
      </w:r>
      <w:r>
        <w:rPr>
          <w:lang w:val="en-AU"/>
        </w:rPr>
        <w:t xml:space="preserve"> the mouse to</w:t>
      </w:r>
      <w:r w:rsidR="0086506A">
        <w:rPr>
          <w:lang w:val="en-AU"/>
        </w:rPr>
        <w:t xml:space="preserve"> a </w:t>
      </w:r>
      <w:r>
        <w:rPr>
          <w:lang w:val="en-AU"/>
        </w:rPr>
        <w:t>certain node.</w:t>
      </w:r>
      <w:r w:rsidRPr="00680D47">
        <w:rPr>
          <w:lang w:val="en-AU"/>
        </w:rPr>
        <w:tab/>
      </w:r>
    </w:p>
    <w:p w14:paraId="1F7A019A" w14:textId="3D4E333F" w:rsidR="00137064" w:rsidRDefault="00810B78" w:rsidP="00137064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r>
        <w:rPr>
          <w:rFonts w:hint="eastAsia"/>
          <w:lang w:val="en-AU"/>
        </w:rPr>
        <w:t>P</w:t>
      </w:r>
      <w:r>
        <w:rPr>
          <w:lang w:val="en-AU"/>
        </w:rPr>
        <w:t>rice</w:t>
      </w:r>
    </w:p>
    <w:p w14:paraId="7C10DD43" w14:textId="41558DAA" w:rsidR="00F43C05" w:rsidRPr="001C379D" w:rsidRDefault="00F43C05" w:rsidP="001C379D">
      <w:pPr>
        <w:pStyle w:val="ListParagraph"/>
        <w:ind w:left="1080" w:firstLineChars="0" w:firstLine="0"/>
        <w:rPr>
          <w:lang w:val="en-AU"/>
        </w:rPr>
      </w:pPr>
      <w:r w:rsidRPr="00F43C05">
        <w:rPr>
          <w:rFonts w:hint="eastAsia"/>
          <w:lang w:val="en-AU"/>
        </w:rPr>
        <w:t>T</w:t>
      </w:r>
      <w:r w:rsidRPr="00F43C05">
        <w:rPr>
          <w:lang w:val="en-AU"/>
        </w:rPr>
        <w:t>his attribute will be displayed when the mouse is pointing at a certain route</w:t>
      </w:r>
      <w:r w:rsidR="0024791C">
        <w:rPr>
          <w:lang w:val="en-AU"/>
        </w:rPr>
        <w:t xml:space="preserve"> and clicking a certain node</w:t>
      </w:r>
      <w:r w:rsidRPr="001C379D">
        <w:rPr>
          <w:lang w:val="en-AU"/>
        </w:rPr>
        <w:t>. Moreover, width</w:t>
      </w:r>
      <w:r w:rsidR="0089458C" w:rsidRPr="001C379D">
        <w:rPr>
          <w:lang w:val="en-AU"/>
        </w:rPr>
        <w:t>s</w:t>
      </w:r>
      <w:r w:rsidRPr="001C379D">
        <w:rPr>
          <w:lang w:val="en-AU"/>
        </w:rPr>
        <w:t xml:space="preserve"> of routes </w:t>
      </w:r>
      <w:proofErr w:type="gramStart"/>
      <w:r w:rsidR="0089458C" w:rsidRPr="001C379D">
        <w:rPr>
          <w:lang w:val="en-AU"/>
        </w:rPr>
        <w:t>is</w:t>
      </w:r>
      <w:proofErr w:type="gramEnd"/>
      <w:r w:rsidRPr="001C379D">
        <w:rPr>
          <w:lang w:val="en-AU"/>
        </w:rPr>
        <w:t xml:space="preserve"> another way to show this attribute.</w:t>
      </w:r>
      <w:r w:rsidR="0089458C" w:rsidRPr="001C379D">
        <w:rPr>
          <w:lang w:val="en-AU"/>
        </w:rPr>
        <w:t xml:space="preserve"> The wider the route the higher the price of the flight.</w:t>
      </w:r>
    </w:p>
    <w:p w14:paraId="5E7C25A3" w14:textId="7B0FBF2A" w:rsidR="0089458C" w:rsidRDefault="00810B78" w:rsidP="0089458C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proofErr w:type="spellStart"/>
      <w:r>
        <w:rPr>
          <w:rFonts w:hint="eastAsia"/>
          <w:lang w:val="en-AU"/>
        </w:rPr>
        <w:t>A</w:t>
      </w:r>
      <w:r>
        <w:rPr>
          <w:lang w:val="en-AU"/>
        </w:rPr>
        <w:t>ircraft_Model</w:t>
      </w:r>
      <w:proofErr w:type="spellEnd"/>
    </w:p>
    <w:p w14:paraId="26259F54" w14:textId="0DD55AEA" w:rsidR="0089458C" w:rsidRPr="0089458C" w:rsidRDefault="0086506A" w:rsidP="0089458C">
      <w:pPr>
        <w:pStyle w:val="ListParagraph"/>
        <w:ind w:left="1080" w:firstLineChars="0" w:firstLine="0"/>
        <w:rPr>
          <w:lang w:val="en-AU"/>
        </w:rPr>
      </w:pPr>
      <w:r w:rsidRPr="00F43C05">
        <w:rPr>
          <w:rFonts w:hint="eastAsia"/>
          <w:lang w:val="en-AU"/>
        </w:rPr>
        <w:t>T</w:t>
      </w:r>
      <w:r w:rsidRPr="00F43C05">
        <w:rPr>
          <w:lang w:val="en-AU"/>
        </w:rPr>
        <w:t>his attribute will be displayed when the mouse is pointing at a certain route.</w:t>
      </w:r>
    </w:p>
    <w:p w14:paraId="55B4F557" w14:textId="4EA9AB34" w:rsidR="00810B78" w:rsidRDefault="00810B78" w:rsidP="00137064">
      <w:pPr>
        <w:pStyle w:val="ListParagraph"/>
        <w:numPr>
          <w:ilvl w:val="0"/>
          <w:numId w:val="6"/>
        </w:numPr>
        <w:ind w:firstLineChars="0"/>
        <w:rPr>
          <w:lang w:val="en-AU"/>
        </w:rPr>
      </w:pPr>
      <w:r>
        <w:rPr>
          <w:rFonts w:hint="eastAsia"/>
          <w:lang w:val="en-AU"/>
        </w:rPr>
        <w:t>E</w:t>
      </w:r>
      <w:r>
        <w:rPr>
          <w:lang w:val="en-AU"/>
        </w:rPr>
        <w:t>ngine-Model</w:t>
      </w:r>
    </w:p>
    <w:p w14:paraId="5463ED09" w14:textId="3072D7CB" w:rsidR="00446EDA" w:rsidRPr="00446EDA" w:rsidRDefault="00446EDA" w:rsidP="00446EDA">
      <w:pPr>
        <w:pStyle w:val="ListParagraph"/>
        <w:ind w:left="1080" w:firstLineChars="0" w:firstLine="0"/>
        <w:rPr>
          <w:lang w:val="en-AU"/>
        </w:rPr>
      </w:pPr>
      <w:r w:rsidRPr="00F43C05">
        <w:rPr>
          <w:rFonts w:hint="eastAsia"/>
          <w:lang w:val="en-AU"/>
        </w:rPr>
        <w:t>T</w:t>
      </w:r>
      <w:r w:rsidRPr="00F43C05">
        <w:rPr>
          <w:lang w:val="en-AU"/>
        </w:rPr>
        <w:t>his attribute will be displayed when the mouse is pointing at a certain ro</w:t>
      </w:r>
      <w:r>
        <w:rPr>
          <w:lang w:val="en-AU"/>
        </w:rPr>
        <w:t>ute.</w:t>
      </w:r>
    </w:p>
    <w:p w14:paraId="2E5B4F49" w14:textId="07E1DEEF" w:rsidR="00137064" w:rsidRPr="00DF2789" w:rsidRDefault="001C379D" w:rsidP="00DF2789">
      <w:pPr>
        <w:rPr>
          <w:lang w:val="en-AU"/>
        </w:rPr>
      </w:pPr>
      <w:r w:rsidRPr="00DF2789">
        <w:rPr>
          <w:lang w:val="en-AU"/>
        </w:rPr>
        <w:t xml:space="preserve">By applying the above mapping, customer can easily identify </w:t>
      </w:r>
      <w:r w:rsidR="00305376" w:rsidRPr="00DF2789">
        <w:rPr>
          <w:lang w:val="en-AU"/>
        </w:rPr>
        <w:t>cities</w:t>
      </w:r>
      <w:r w:rsidRPr="00DF2789">
        <w:rPr>
          <w:lang w:val="en-AU"/>
        </w:rPr>
        <w:t xml:space="preserve"> and </w:t>
      </w:r>
      <w:r w:rsidR="00305376" w:rsidRPr="00DF2789">
        <w:rPr>
          <w:lang w:val="en-AU"/>
        </w:rPr>
        <w:t>routes, other flight information can be revealed by interaction with nodes and routes.</w:t>
      </w:r>
      <w:r w:rsidR="0042119E" w:rsidRPr="00DF2789">
        <w:rPr>
          <w:lang w:val="en-AU"/>
        </w:rPr>
        <w:t xml:space="preserve"> In consideration of the stability of the layout, </w:t>
      </w:r>
      <w:r w:rsidR="00D66A22" w:rsidRPr="00DF2789">
        <w:rPr>
          <w:lang w:val="en-AU"/>
        </w:rPr>
        <w:t>because this layout uses google map as its background, adding new records of flights in other countries will not be an issue.</w:t>
      </w:r>
    </w:p>
    <w:p w14:paraId="7F323AC8" w14:textId="77777777" w:rsidR="007F16BA" w:rsidRDefault="007F16BA" w:rsidP="001C379D">
      <w:pPr>
        <w:pStyle w:val="ListParagraph"/>
        <w:ind w:left="360" w:firstLineChars="0" w:firstLine="0"/>
        <w:rPr>
          <w:lang w:val="en-AU"/>
        </w:rPr>
      </w:pPr>
    </w:p>
    <w:p w14:paraId="032F8A7D" w14:textId="62C271AD" w:rsidR="00455E32" w:rsidRPr="00CE3CA1" w:rsidRDefault="00455E32" w:rsidP="00CE3CA1">
      <w:pPr>
        <w:pStyle w:val="Heading3"/>
        <w:numPr>
          <w:ilvl w:val="0"/>
          <w:numId w:val="2"/>
        </w:numPr>
      </w:pPr>
      <w:bookmarkStart w:id="14" w:name="_Toc20821110"/>
      <w:r w:rsidRPr="00CE3CA1">
        <w:lastRenderedPageBreak/>
        <w:t>Navigation</w:t>
      </w:r>
      <w:bookmarkEnd w:id="14"/>
    </w:p>
    <w:p w14:paraId="588FF002" w14:textId="1566FCE7" w:rsidR="00455E32" w:rsidRPr="00E705EE" w:rsidRDefault="00455E32" w:rsidP="00E705EE">
      <w:pPr>
        <w:rPr>
          <w:lang w:val="en-AU"/>
        </w:rPr>
      </w:pPr>
      <w:r w:rsidRPr="00E705EE">
        <w:rPr>
          <w:rFonts w:hint="eastAsia"/>
          <w:lang w:val="en-AU"/>
        </w:rPr>
        <w:t>T</w:t>
      </w:r>
      <w:r w:rsidRPr="00E705EE">
        <w:rPr>
          <w:lang w:val="en-AU"/>
        </w:rPr>
        <w:t xml:space="preserve">his section explains navigation techniques included in the </w:t>
      </w:r>
      <w:r w:rsidR="00C70A46" w:rsidRPr="00E705EE">
        <w:rPr>
          <w:lang w:val="en-AU"/>
        </w:rPr>
        <w:t>design and evaluates them with Fitts's law.</w:t>
      </w:r>
    </w:p>
    <w:p w14:paraId="08CB5A53" w14:textId="012BBD70" w:rsidR="00B32FB4" w:rsidRPr="00B32FB4" w:rsidRDefault="00455E32" w:rsidP="00F96BA8">
      <w:pPr>
        <w:pStyle w:val="Heading3"/>
        <w:numPr>
          <w:ilvl w:val="1"/>
          <w:numId w:val="2"/>
        </w:numPr>
        <w:rPr>
          <w:rFonts w:hint="eastAsia"/>
        </w:rPr>
      </w:pPr>
      <w:bookmarkStart w:id="15" w:name="_Toc20821111"/>
      <w:r w:rsidRPr="00CE3CA1">
        <w:t>Zooming</w:t>
      </w:r>
      <w:bookmarkEnd w:id="15"/>
    </w:p>
    <w:p w14:paraId="10586EAE" w14:textId="77A38491" w:rsidR="00455E32" w:rsidRPr="00F96BA8" w:rsidRDefault="00B32FB4" w:rsidP="00F96BA8">
      <w:pPr>
        <w:rPr>
          <w:lang w:val="en-AU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2FC99A2" wp14:editId="56590159">
                <wp:simplePos x="0" y="0"/>
                <wp:positionH relativeFrom="column">
                  <wp:posOffset>3843020</wp:posOffset>
                </wp:positionH>
                <wp:positionV relativeFrom="paragraph">
                  <wp:posOffset>882015</wp:posOffset>
                </wp:positionV>
                <wp:extent cx="1431290" cy="635"/>
                <wp:effectExtent l="0" t="0" r="0" b="0"/>
                <wp:wrapSquare wrapText="bothSides"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4312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174B6FC" w14:textId="72A501B3" w:rsidR="00B32FB4" w:rsidRPr="00B32FB4" w:rsidRDefault="00B32FB4" w:rsidP="00B32FB4">
                            <w:pPr>
                              <w:pStyle w:val="Caption"/>
                              <w:rPr>
                                <w:noProof/>
                                <w:lang w:val="en-AU"/>
                              </w:rPr>
                            </w:pPr>
                            <w:r w:rsidRPr="00B32FB4">
                              <w:rPr>
                                <w:b/>
                                <w:bCs/>
                              </w:rPr>
                              <w:t xml:space="preserve">Fig. </w:t>
                            </w:r>
                            <w:r w:rsidRPr="00B32FB4">
                              <w:rPr>
                                <w:b/>
                                <w:bCs/>
                              </w:rPr>
                              <w:fldChar w:fldCharType="begin"/>
                            </w:r>
                            <w:r w:rsidRPr="00B32FB4">
                              <w:rPr>
                                <w:b/>
                                <w:bCs/>
                              </w:rPr>
                              <w:instrText xml:space="preserve"> SEQ Fig. \* ARABIC </w:instrText>
                            </w:r>
                            <w:r w:rsidRPr="00B32FB4">
                              <w:rPr>
                                <w:b/>
                                <w:bCs/>
                              </w:rPr>
                              <w:fldChar w:fldCharType="separate"/>
                            </w:r>
                            <w:r w:rsidR="004E3FD5">
                              <w:rPr>
                                <w:b/>
                                <w:bCs/>
                                <w:noProof/>
                              </w:rPr>
                              <w:t>6</w:t>
                            </w:r>
                            <w:r w:rsidRPr="00B32FB4">
                              <w:rPr>
                                <w:b/>
                                <w:bCs/>
                              </w:rPr>
                              <w:fldChar w:fldCharType="end"/>
                            </w:r>
                            <w:r>
                              <w:rPr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t>Zooming Butto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2FC99A2" id="Text Box 14" o:spid="_x0000_s1028" type="#_x0000_t202" style="position:absolute;left:0;text-align:left;margin-left:302.6pt;margin-top:69.45pt;width:112.7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" stroked="f">
                <v:textbox style="mso-fit-shape-to-text:t" inset="0,0,0,0">
                  <w:txbxContent>
                    <w:p w14:paraId="0174B6FC" w14:textId="72A501B3" w:rsidR="00B32FB4" w:rsidRPr="00B32FB4" w:rsidRDefault="00B32FB4" w:rsidP="00B32FB4">
                      <w:pPr>
                        <w:pStyle w:val="Caption"/>
                        <w:rPr>
                          <w:noProof/>
                          <w:lang w:val="en-AU"/>
                        </w:rPr>
                      </w:pPr>
                      <w:r w:rsidRPr="00B32FB4">
                        <w:rPr>
                          <w:b/>
                          <w:bCs/>
                        </w:rPr>
                        <w:t xml:space="preserve">Fig. </w:t>
                      </w:r>
                      <w:r w:rsidRPr="00B32FB4">
                        <w:rPr>
                          <w:b/>
                          <w:bCs/>
                        </w:rPr>
                        <w:fldChar w:fldCharType="begin"/>
                      </w:r>
                      <w:r w:rsidRPr="00B32FB4">
                        <w:rPr>
                          <w:b/>
                          <w:bCs/>
                        </w:rPr>
                        <w:instrText xml:space="preserve"> SEQ Fig. \* ARABIC </w:instrText>
                      </w:r>
                      <w:r w:rsidRPr="00B32FB4">
                        <w:rPr>
                          <w:b/>
                          <w:bCs/>
                        </w:rPr>
                        <w:fldChar w:fldCharType="separate"/>
                      </w:r>
                      <w:r w:rsidR="004E3FD5">
                        <w:rPr>
                          <w:b/>
                          <w:bCs/>
                          <w:noProof/>
                        </w:rPr>
                        <w:t>6</w:t>
                      </w:r>
                      <w:r w:rsidRPr="00B32FB4">
                        <w:rPr>
                          <w:b/>
                          <w:bCs/>
                        </w:rPr>
                        <w:fldChar w:fldCharType="end"/>
                      </w:r>
                      <w:r>
                        <w:rPr>
                          <w:b/>
                          <w:bCs/>
                        </w:rPr>
                        <w:t xml:space="preserve">. </w:t>
                      </w:r>
                      <w:r>
                        <w:t>Zooming Button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32FB4">
        <w:rPr>
          <w:noProof/>
          <w:lang w:val="en-AU"/>
        </w:rPr>
        <w:drawing>
          <wp:anchor distT="0" distB="0" distL="114300" distR="114300" simplePos="0" relativeHeight="251664384" behindDoc="0" locked="0" layoutInCell="1" allowOverlap="1" wp14:anchorId="6073A2CE" wp14:editId="0C346367">
            <wp:simplePos x="0" y="0"/>
            <wp:positionH relativeFrom="margin">
              <wp:align>right</wp:align>
            </wp:positionH>
            <wp:positionV relativeFrom="paragraph">
              <wp:posOffset>14274</wp:posOffset>
            </wp:positionV>
            <wp:extent cx="1431290" cy="810895"/>
            <wp:effectExtent l="0" t="0" r="0" b="8255"/>
            <wp:wrapSquare wrapText="bothSides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1290" cy="810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55E32" w:rsidRPr="00F96BA8">
        <w:rPr>
          <w:rFonts w:hint="eastAsia"/>
          <w:lang w:val="en-AU"/>
        </w:rPr>
        <w:t>Z</w:t>
      </w:r>
      <w:r w:rsidR="00455E32" w:rsidRPr="00F96BA8">
        <w:rPr>
          <w:lang w:val="en-AU"/>
        </w:rPr>
        <w:t>ooming is the main navigation technique in the design, with which users can inspect a local area in the map</w:t>
      </w:r>
      <w:r w:rsidR="005006AE" w:rsidRPr="00F96BA8">
        <w:rPr>
          <w:lang w:val="en-AU"/>
        </w:rPr>
        <w:t xml:space="preserve">. </w:t>
      </w:r>
      <w:r w:rsidR="005006AE" w:rsidRPr="00F96BA8">
        <w:rPr>
          <w:rFonts w:hint="eastAsia"/>
          <w:lang w:val="en-AU"/>
        </w:rPr>
        <w:t>T</w:t>
      </w:r>
      <w:r w:rsidR="005006AE" w:rsidRPr="00F96BA8">
        <w:rPr>
          <w:lang w:val="en-AU"/>
        </w:rPr>
        <w:t xml:space="preserve">o do this, one can use mouse wheel or click “Zoom in” and “Zoom out” buttons </w:t>
      </w:r>
      <w:r w:rsidR="00FA5823">
        <w:rPr>
          <w:lang w:val="en-AU"/>
        </w:rPr>
        <w:t>(</w:t>
      </w:r>
      <w:r w:rsidR="00FA5823" w:rsidRPr="00FA5823">
        <w:rPr>
          <w:b/>
          <w:bCs/>
          <w:lang w:val="en-AU"/>
        </w:rPr>
        <w:t>Fig. 6</w:t>
      </w:r>
      <w:r w:rsidR="00FA5823">
        <w:rPr>
          <w:lang w:val="en-AU"/>
        </w:rPr>
        <w:t>)</w:t>
      </w:r>
      <w:r w:rsidR="009A0923">
        <w:rPr>
          <w:lang w:val="en-AU"/>
        </w:rPr>
        <w:t xml:space="preserve"> </w:t>
      </w:r>
      <w:r w:rsidR="005006AE" w:rsidRPr="00F96BA8">
        <w:rPr>
          <w:lang w:val="en-AU"/>
        </w:rPr>
        <w:t>in the top left corner of the map.</w:t>
      </w:r>
    </w:p>
    <w:p w14:paraId="7887F907" w14:textId="643BDAE0" w:rsidR="00430BFD" w:rsidRPr="006B77C3" w:rsidRDefault="00430BFD" w:rsidP="006B77C3">
      <w:pPr>
        <w:pStyle w:val="Heading3"/>
        <w:numPr>
          <w:ilvl w:val="1"/>
          <w:numId w:val="2"/>
        </w:numPr>
      </w:pPr>
      <w:bookmarkStart w:id="16" w:name="_Toc20821112"/>
      <w:r w:rsidRPr="006B77C3">
        <w:t>Mini-</w:t>
      </w:r>
      <w:r w:rsidRPr="006B77C3">
        <w:rPr>
          <w:rFonts w:hint="eastAsia"/>
        </w:rPr>
        <w:t>Map</w:t>
      </w:r>
      <w:bookmarkEnd w:id="16"/>
    </w:p>
    <w:p w14:paraId="6748B0C5" w14:textId="5AD0324B" w:rsidR="00430BFD" w:rsidRDefault="004E3FD5" w:rsidP="006B77C3">
      <w:pPr>
        <w:rPr>
          <w:lang w:val="en-AU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D4699B3" wp14:editId="24F9B185">
                <wp:simplePos x="0" y="0"/>
                <wp:positionH relativeFrom="column">
                  <wp:posOffset>1905</wp:posOffset>
                </wp:positionH>
                <wp:positionV relativeFrom="paragraph">
                  <wp:posOffset>1776095</wp:posOffset>
                </wp:positionV>
                <wp:extent cx="1605915" cy="635"/>
                <wp:effectExtent l="0" t="0" r="0" b="0"/>
                <wp:wrapSquare wrapText="bothSides"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059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20C160" w14:textId="68F426F9" w:rsidR="004E3FD5" w:rsidRPr="004E3FD5" w:rsidRDefault="004E3FD5" w:rsidP="004E3FD5">
                            <w:pPr>
                              <w:pStyle w:val="Caption"/>
                              <w:rPr>
                                <w:noProof/>
                                <w:lang w:val="en-AU"/>
                              </w:rPr>
                            </w:pPr>
                            <w:r w:rsidRPr="004E3FD5">
                              <w:rPr>
                                <w:b/>
                                <w:bCs/>
                              </w:rPr>
                              <w:t xml:space="preserve">Fig. </w:t>
                            </w:r>
                            <w:r w:rsidRPr="004E3FD5">
                              <w:rPr>
                                <w:b/>
                                <w:bCs/>
                              </w:rPr>
                              <w:fldChar w:fldCharType="begin"/>
                            </w:r>
                            <w:r w:rsidRPr="004E3FD5">
                              <w:rPr>
                                <w:b/>
                                <w:bCs/>
                              </w:rPr>
                              <w:instrText xml:space="preserve"> SEQ Fig. \* ARABIC </w:instrText>
                            </w:r>
                            <w:r w:rsidRPr="004E3FD5">
                              <w:rPr>
                                <w:b/>
                                <w:bCs/>
                              </w:rPr>
                              <w:fldChar w:fldCharType="separate"/>
                            </w:r>
                            <w:r w:rsidRPr="004E3FD5">
                              <w:rPr>
                                <w:b/>
                                <w:bCs/>
                                <w:noProof/>
                              </w:rPr>
                              <w:t>7</w:t>
                            </w:r>
                            <w:r w:rsidRPr="004E3FD5">
                              <w:rPr>
                                <w:b/>
                                <w:bCs/>
                              </w:rPr>
                              <w:fldChar w:fldCharType="end"/>
                            </w:r>
                            <w:r>
                              <w:rPr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t>Mini-Map navig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D4699B3" id="Text Box 16" o:spid="_x0000_s1029" type="#_x0000_t202" style="position:absolute;left:0;text-align:left;margin-left:.15pt;margin-top:139.85pt;width:126.45pt;height:.0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" stroked="f">
                <v:textbox style="mso-fit-shape-to-text:t" inset="0,0,0,0">
                  <w:txbxContent>
                    <w:p w14:paraId="4120C160" w14:textId="68F426F9" w:rsidR="004E3FD5" w:rsidRPr="004E3FD5" w:rsidRDefault="004E3FD5" w:rsidP="004E3FD5">
                      <w:pPr>
                        <w:pStyle w:val="Caption"/>
                        <w:rPr>
                          <w:noProof/>
                          <w:lang w:val="en-AU"/>
                        </w:rPr>
                      </w:pPr>
                      <w:r w:rsidRPr="004E3FD5">
                        <w:rPr>
                          <w:b/>
                          <w:bCs/>
                        </w:rPr>
                        <w:t xml:space="preserve">Fig. </w:t>
                      </w:r>
                      <w:r w:rsidRPr="004E3FD5">
                        <w:rPr>
                          <w:b/>
                          <w:bCs/>
                        </w:rPr>
                        <w:fldChar w:fldCharType="begin"/>
                      </w:r>
                      <w:r w:rsidRPr="004E3FD5">
                        <w:rPr>
                          <w:b/>
                          <w:bCs/>
                        </w:rPr>
                        <w:instrText xml:space="preserve"> SEQ Fig. \* ARABIC </w:instrText>
                      </w:r>
                      <w:r w:rsidRPr="004E3FD5">
                        <w:rPr>
                          <w:b/>
                          <w:bCs/>
                        </w:rPr>
                        <w:fldChar w:fldCharType="separate"/>
                      </w:r>
                      <w:r w:rsidRPr="004E3FD5">
                        <w:rPr>
                          <w:b/>
                          <w:bCs/>
                          <w:noProof/>
                        </w:rPr>
                        <w:t>7</w:t>
                      </w:r>
                      <w:r w:rsidRPr="004E3FD5">
                        <w:rPr>
                          <w:b/>
                          <w:bCs/>
                        </w:rPr>
                        <w:fldChar w:fldCharType="end"/>
                      </w:r>
                      <w:r>
                        <w:rPr>
                          <w:b/>
                          <w:bCs/>
                        </w:rPr>
                        <w:t xml:space="preserve">. </w:t>
                      </w:r>
                      <w:r>
                        <w:t>Mini-Map naviga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4E3FD5">
        <w:rPr>
          <w:noProof/>
          <w:lang w:val="en-AU"/>
        </w:rPr>
        <w:drawing>
          <wp:anchor distT="0" distB="0" distL="114300" distR="114300" simplePos="0" relativeHeight="251667456" behindDoc="0" locked="0" layoutInCell="1" allowOverlap="1" wp14:anchorId="40E07674" wp14:editId="7DA99241">
            <wp:simplePos x="0" y="0"/>
            <wp:positionH relativeFrom="column">
              <wp:posOffset>1988</wp:posOffset>
            </wp:positionH>
            <wp:positionV relativeFrom="paragraph">
              <wp:posOffset>65046</wp:posOffset>
            </wp:positionV>
            <wp:extent cx="1605915" cy="1654175"/>
            <wp:effectExtent l="0" t="0" r="0" b="3175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5915" cy="165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30BFD" w:rsidRPr="006B77C3">
        <w:rPr>
          <w:rFonts w:hint="eastAsia"/>
          <w:lang w:val="en-AU"/>
        </w:rPr>
        <w:t>W</w:t>
      </w:r>
      <w:r w:rsidR="00430BFD" w:rsidRPr="006B77C3">
        <w:rPr>
          <w:lang w:val="en-AU"/>
        </w:rPr>
        <w:t xml:space="preserve">hen zooming in to a specific location, users may lose background information and feel hard to </w:t>
      </w:r>
      <w:r w:rsidR="00AA6374" w:rsidRPr="006B77C3">
        <w:rPr>
          <w:lang w:val="en-AU"/>
        </w:rPr>
        <w:t>transform</w:t>
      </w:r>
      <w:r w:rsidR="00430BFD" w:rsidRPr="006B77C3">
        <w:rPr>
          <w:lang w:val="en-AU"/>
        </w:rPr>
        <w:t xml:space="preserve"> the view to another location. To solve this issue, Mini-Map is included</w:t>
      </w:r>
      <w:r w:rsidR="007A1BFB">
        <w:rPr>
          <w:lang w:val="en-AU"/>
        </w:rPr>
        <w:t xml:space="preserve"> </w:t>
      </w:r>
      <w:r w:rsidR="007A1BFB" w:rsidRPr="007A1BFB">
        <w:rPr>
          <w:b/>
          <w:bCs/>
          <w:lang w:val="en-AU"/>
        </w:rPr>
        <w:t>(Fig</w:t>
      </w:r>
      <w:r w:rsidR="007A1BFB">
        <w:rPr>
          <w:b/>
          <w:bCs/>
          <w:lang w:val="en-AU"/>
        </w:rPr>
        <w:t>.</w:t>
      </w:r>
      <w:r w:rsidR="007A1BFB" w:rsidRPr="007A1BFB">
        <w:rPr>
          <w:b/>
          <w:bCs/>
          <w:lang w:val="en-AU"/>
        </w:rPr>
        <w:t xml:space="preserve"> 7</w:t>
      </w:r>
      <w:r w:rsidR="007A1BFB">
        <w:rPr>
          <w:lang w:val="en-AU"/>
        </w:rPr>
        <w:t>)</w:t>
      </w:r>
      <w:r w:rsidR="00430BFD" w:rsidRPr="006B77C3">
        <w:rPr>
          <w:lang w:val="en-AU"/>
        </w:rPr>
        <w:t xml:space="preserve">, which is displayed in the right-bottom corner of the map. </w:t>
      </w:r>
      <w:r w:rsidR="007A4DF0" w:rsidRPr="006B77C3">
        <w:rPr>
          <w:lang w:val="en-AU"/>
        </w:rPr>
        <w:t>With Mini-Map, users can have an overall view of the map, thus maintain the background information of the locality. In addition, changing focus on the Mini-Map is much faster than that on the “big map”.</w:t>
      </w:r>
    </w:p>
    <w:p w14:paraId="6B134AC4" w14:textId="2B7A0347" w:rsidR="004E3FD5" w:rsidRDefault="004E3FD5" w:rsidP="006B77C3">
      <w:pPr>
        <w:rPr>
          <w:lang w:val="en-AU"/>
        </w:rPr>
      </w:pPr>
    </w:p>
    <w:p w14:paraId="02DC7B03" w14:textId="77777777" w:rsidR="00182F81" w:rsidRPr="006B77C3" w:rsidRDefault="00182F81" w:rsidP="006B77C3">
      <w:pPr>
        <w:rPr>
          <w:rFonts w:hint="eastAsia"/>
          <w:lang w:val="en-AU"/>
        </w:rPr>
      </w:pPr>
      <w:bookmarkStart w:id="17" w:name="_GoBack"/>
      <w:bookmarkEnd w:id="17"/>
    </w:p>
    <w:p w14:paraId="3ADBB686" w14:textId="77777777" w:rsidR="00550D36" w:rsidRPr="00CE3CA1" w:rsidRDefault="00C70A46" w:rsidP="00CE3CA1">
      <w:pPr>
        <w:pStyle w:val="Heading3"/>
        <w:numPr>
          <w:ilvl w:val="1"/>
          <w:numId w:val="2"/>
        </w:numPr>
      </w:pPr>
      <w:bookmarkStart w:id="18" w:name="_Toc20821113"/>
      <w:r w:rsidRPr="00CE3CA1">
        <w:t>Evaluation</w:t>
      </w:r>
      <w:bookmarkEnd w:id="18"/>
    </w:p>
    <w:p w14:paraId="71BE0B19" w14:textId="77777777" w:rsidR="00550D36" w:rsidRPr="00EE3BD4" w:rsidRDefault="00550D36" w:rsidP="00EE3BD4">
      <w:pPr>
        <w:rPr>
          <w:lang w:val="en-AU"/>
        </w:rPr>
      </w:pPr>
      <w:r w:rsidRPr="00EE3BD4">
        <w:rPr>
          <w:lang w:val="en-AU"/>
        </w:rPr>
        <w:t xml:space="preserve">Fitts’s law define the efficiency of graph navigation </w:t>
      </w:r>
      <w:proofErr w:type="gramStart"/>
      <w:r w:rsidRPr="00EE3BD4">
        <w:rPr>
          <w:lang w:val="en-AU"/>
        </w:rPr>
        <w:t>by :</w:t>
      </w:r>
      <w:proofErr w:type="gramEnd"/>
    </w:p>
    <w:p w14:paraId="71194211" w14:textId="77777777" w:rsidR="00550D36" w:rsidRPr="00271FE1" w:rsidRDefault="00550D36" w:rsidP="00550D36">
      <w:pPr>
        <w:pStyle w:val="ListParagraph"/>
        <w:ind w:left="1140" w:firstLineChars="0" w:firstLine="120"/>
        <w:rPr>
          <w:i/>
          <w:iCs/>
          <w:lang w:val="en-AU"/>
        </w:rPr>
      </w:pPr>
      <w:r w:rsidRPr="00271FE1">
        <w:rPr>
          <w:i/>
          <w:iCs/>
          <w:lang w:val="en-AU"/>
        </w:rPr>
        <w:t xml:space="preserve">Selection time = a + b log2 (D / W + 1.0) </w:t>
      </w:r>
    </w:p>
    <w:p w14:paraId="4D484FF7" w14:textId="15AD1B9C" w:rsidR="00550D36" w:rsidRPr="00EE3BD4" w:rsidRDefault="00550D36" w:rsidP="00EE3BD4">
      <w:pPr>
        <w:rPr>
          <w:lang w:val="en-AU"/>
        </w:rPr>
      </w:pPr>
      <w:r w:rsidRPr="00EE3BD4">
        <w:rPr>
          <w:lang w:val="en-AU"/>
        </w:rPr>
        <w:t>Where D is the distance to the centre of the target, W is the width of the target. In this design, because widths of routes are wide, the navigation time is short. In this sense, interactive operation can be efficiency.</w:t>
      </w:r>
    </w:p>
    <w:p w14:paraId="3C194522" w14:textId="46250616" w:rsidR="005C489B" w:rsidRPr="00CE3CA1" w:rsidRDefault="00E12E65" w:rsidP="00CE3CA1">
      <w:pPr>
        <w:pStyle w:val="Heading3"/>
        <w:numPr>
          <w:ilvl w:val="0"/>
          <w:numId w:val="2"/>
        </w:numPr>
      </w:pPr>
      <w:bookmarkStart w:id="19" w:name="_Toc20821114"/>
      <w:r w:rsidRPr="00CE3CA1">
        <w:t>Conclusion</w:t>
      </w:r>
      <w:bookmarkEnd w:id="19"/>
      <w:r w:rsidRPr="00CE3CA1">
        <w:t xml:space="preserve"> </w:t>
      </w:r>
    </w:p>
    <w:p w14:paraId="4226BECB" w14:textId="40202C5E" w:rsidR="0078263B" w:rsidRDefault="00E12E65" w:rsidP="00D60367">
      <w:pPr>
        <w:rPr>
          <w:rFonts w:hint="eastAsia"/>
          <w:lang w:val="en-AU"/>
        </w:rPr>
      </w:pPr>
      <w:r w:rsidRPr="00F67147">
        <w:rPr>
          <w:rFonts w:hint="eastAsia"/>
          <w:lang w:val="en-AU"/>
        </w:rPr>
        <w:t>T</w:t>
      </w:r>
      <w:r w:rsidRPr="00F67147">
        <w:rPr>
          <w:lang w:val="en-AU"/>
        </w:rPr>
        <w:t xml:space="preserve">his report explains </w:t>
      </w:r>
      <w:r w:rsidR="00162D0A" w:rsidRPr="00F67147">
        <w:rPr>
          <w:lang w:val="en-AU"/>
        </w:rPr>
        <w:t xml:space="preserve">the design of graph visualization for flight data. It </w:t>
      </w:r>
      <w:proofErr w:type="gramStart"/>
      <w:r w:rsidR="00162D0A" w:rsidRPr="00F67147">
        <w:rPr>
          <w:lang w:val="en-AU"/>
        </w:rPr>
        <w:t>describe</w:t>
      </w:r>
      <w:proofErr w:type="gramEnd"/>
      <w:r w:rsidR="00162D0A" w:rsidRPr="00F67147">
        <w:rPr>
          <w:lang w:val="en-AU"/>
        </w:rPr>
        <w:t xml:space="preserve"> how the “Flow Map” is implemented and all techniques included in design. Evaluation and justification of all techniques are elaborated in this report. The results </w:t>
      </w:r>
      <w:proofErr w:type="gramStart"/>
      <w:r w:rsidR="00162D0A" w:rsidRPr="00F67147">
        <w:rPr>
          <w:lang w:val="en-AU"/>
        </w:rPr>
        <w:t>shows</w:t>
      </w:r>
      <w:proofErr w:type="gramEnd"/>
      <w:r w:rsidR="00162D0A" w:rsidRPr="00F67147">
        <w:rPr>
          <w:lang w:val="en-AU"/>
        </w:rPr>
        <w:t xml:space="preserve"> that the implementation is basically successful, although some improvement can be done in the future. Possible improvements may include </w:t>
      </w:r>
      <w:r w:rsidR="00C8486A" w:rsidRPr="00F67147">
        <w:rPr>
          <w:lang w:val="en-AU"/>
        </w:rPr>
        <w:t>implementation of</w:t>
      </w:r>
      <w:r w:rsidR="00162D0A" w:rsidRPr="00F67147">
        <w:rPr>
          <w:lang w:val="en-AU"/>
        </w:rPr>
        <w:t xml:space="preserve"> 3D layout and </w:t>
      </w:r>
      <w:r w:rsidR="00C8486A" w:rsidRPr="00F67147">
        <w:rPr>
          <w:lang w:val="en-AU"/>
        </w:rPr>
        <w:t xml:space="preserve">great circle routes. </w:t>
      </w:r>
    </w:p>
    <w:p w14:paraId="4DC9AD6A" w14:textId="16865FE3" w:rsidR="005C489B" w:rsidRPr="00562E59" w:rsidRDefault="005C489B" w:rsidP="00562E59">
      <w:pPr>
        <w:pStyle w:val="Heading3"/>
      </w:pPr>
      <w:bookmarkStart w:id="20" w:name="_Toc20821115"/>
      <w:r w:rsidRPr="00562E59">
        <w:rPr>
          <w:rFonts w:hint="eastAsia"/>
        </w:rPr>
        <w:lastRenderedPageBreak/>
        <w:t>R</w:t>
      </w:r>
      <w:r w:rsidRPr="00562E59">
        <w:t>eferences:</w:t>
      </w:r>
      <w:bookmarkEnd w:id="20"/>
    </w:p>
    <w:p w14:paraId="7C015145" w14:textId="77777777" w:rsidR="005C489B" w:rsidRPr="005C489B" w:rsidRDefault="005C489B" w:rsidP="005C489B">
      <w:pPr>
        <w:pStyle w:val="EndNoteBibliography"/>
        <w:ind w:left="720" w:hanging="720"/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Pr="005C489B">
        <w:t>Doantam, P., Ling, X., Yeh, R. &amp; Hanrahan, P. 2005, 'Flow map layout', pp. 219-24.</w:t>
      </w:r>
    </w:p>
    <w:p w14:paraId="44EC56FE" w14:textId="4473A052" w:rsidR="00D60367" w:rsidRPr="00D60367" w:rsidRDefault="005C489B" w:rsidP="00D60367">
      <w:pPr>
        <w:rPr>
          <w:lang w:val="en-AU"/>
        </w:rPr>
      </w:pPr>
      <w:r>
        <w:rPr>
          <w:lang w:val="en-AU"/>
        </w:rPr>
        <w:fldChar w:fldCharType="end"/>
      </w:r>
    </w:p>
    <w:sectPr w:rsidR="00D60367" w:rsidRPr="00D6036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4867F2"/>
    <w:multiLevelType w:val="hybridMultilevel"/>
    <w:tmpl w:val="E5BAADF0"/>
    <w:lvl w:ilvl="0" w:tplc="93443788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74B7EFD"/>
    <w:multiLevelType w:val="hybridMultilevel"/>
    <w:tmpl w:val="69820824"/>
    <w:lvl w:ilvl="0" w:tplc="D3B8BEEE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37754FF2"/>
    <w:multiLevelType w:val="hybridMultilevel"/>
    <w:tmpl w:val="16DC6B24"/>
    <w:lvl w:ilvl="0" w:tplc="3A38EE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3" w15:restartNumberingAfterBreak="0">
    <w:nsid w:val="3E324F3D"/>
    <w:multiLevelType w:val="hybridMultilevel"/>
    <w:tmpl w:val="FD6A4E14"/>
    <w:lvl w:ilvl="0" w:tplc="D100ADA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ED93F53"/>
    <w:multiLevelType w:val="multilevel"/>
    <w:tmpl w:val="2BE429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F2F415C"/>
    <w:multiLevelType w:val="multilevel"/>
    <w:tmpl w:val="3AF8C2AA"/>
    <w:lvl w:ilvl="0">
      <w:start w:val="4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0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88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6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320" w:hanging="21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68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400" w:hanging="2520"/>
      </w:pPr>
      <w:rPr>
        <w:rFonts w:hint="default"/>
      </w:rPr>
    </w:lvl>
  </w:abstractNum>
  <w:abstractNum w:abstractNumId="6" w15:restartNumberingAfterBreak="0">
    <w:nsid w:val="498C5689"/>
    <w:multiLevelType w:val="multilevel"/>
    <w:tmpl w:val="D0C251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558E6166"/>
    <w:multiLevelType w:val="multilevel"/>
    <w:tmpl w:val="897E485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621F0171"/>
    <w:multiLevelType w:val="hybridMultilevel"/>
    <w:tmpl w:val="2152AFA4"/>
    <w:lvl w:ilvl="0" w:tplc="A61C19B2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65E26B1D"/>
    <w:multiLevelType w:val="hybridMultilevel"/>
    <w:tmpl w:val="0BE81FB6"/>
    <w:lvl w:ilvl="0" w:tplc="0ED664A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AE651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4BC698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F36B31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ED0981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FE210B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F02D0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2F6ABF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0CA03E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712B4BD6"/>
    <w:multiLevelType w:val="hybridMultilevel"/>
    <w:tmpl w:val="73445286"/>
    <w:lvl w:ilvl="0" w:tplc="764E1A4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73B00631"/>
    <w:multiLevelType w:val="hybridMultilevel"/>
    <w:tmpl w:val="AEE88ECC"/>
    <w:lvl w:ilvl="0" w:tplc="39ECA4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12" w15:restartNumberingAfterBreak="0">
    <w:nsid w:val="78175C53"/>
    <w:multiLevelType w:val="multilevel"/>
    <w:tmpl w:val="6706D47A"/>
    <w:lvl w:ilvl="0">
      <w:start w:val="4"/>
      <w:numFmt w:val="decimal"/>
      <w:lvlText w:val="%1.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2520"/>
      </w:pPr>
      <w:rPr>
        <w:rFonts w:hint="default"/>
      </w:rPr>
    </w:lvl>
  </w:abstractNum>
  <w:num w:numId="1">
    <w:abstractNumId w:val="4"/>
  </w:num>
  <w:num w:numId="2">
    <w:abstractNumId w:val="6"/>
  </w:num>
  <w:num w:numId="3">
    <w:abstractNumId w:val="1"/>
  </w:num>
  <w:num w:numId="4">
    <w:abstractNumId w:val="8"/>
  </w:num>
  <w:num w:numId="5">
    <w:abstractNumId w:val="11"/>
  </w:num>
  <w:num w:numId="6">
    <w:abstractNumId w:val="2"/>
  </w:num>
  <w:num w:numId="7">
    <w:abstractNumId w:val="9"/>
  </w:num>
  <w:num w:numId="8">
    <w:abstractNumId w:val="3"/>
  </w:num>
  <w:num w:numId="9">
    <w:abstractNumId w:val="7"/>
  </w:num>
  <w:num w:numId="10">
    <w:abstractNumId w:val="0"/>
  </w:num>
  <w:num w:numId="11">
    <w:abstractNumId w:val="10"/>
  </w:num>
  <w:num w:numId="12">
    <w:abstractNumId w:val="5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(UTS) 2018_5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avvavthz02w6edrtl5p52mt5fxsfzazsdr&quot;&gt;ass2_literatures&lt;record-ids&gt;&lt;item&gt;17&lt;/item&gt;&lt;/record-ids&gt;&lt;/item&gt;&lt;/Libraries&gt;"/>
  </w:docVars>
  <w:rsids>
    <w:rsidRoot w:val="00527977"/>
    <w:rsid w:val="00010C2B"/>
    <w:rsid w:val="00014AFD"/>
    <w:rsid w:val="0007134C"/>
    <w:rsid w:val="000D0673"/>
    <w:rsid w:val="00120FB4"/>
    <w:rsid w:val="00127127"/>
    <w:rsid w:val="001308DD"/>
    <w:rsid w:val="00131A43"/>
    <w:rsid w:val="00137064"/>
    <w:rsid w:val="00162D0A"/>
    <w:rsid w:val="00182F81"/>
    <w:rsid w:val="001C379D"/>
    <w:rsid w:val="001E704F"/>
    <w:rsid w:val="00221B90"/>
    <w:rsid w:val="0024791C"/>
    <w:rsid w:val="002712CA"/>
    <w:rsid w:val="00271FE1"/>
    <w:rsid w:val="002A66B5"/>
    <w:rsid w:val="00305376"/>
    <w:rsid w:val="003332A6"/>
    <w:rsid w:val="00341F6A"/>
    <w:rsid w:val="003811CF"/>
    <w:rsid w:val="003B0B27"/>
    <w:rsid w:val="003D10C6"/>
    <w:rsid w:val="0042119E"/>
    <w:rsid w:val="00430BFD"/>
    <w:rsid w:val="00446EDA"/>
    <w:rsid w:val="00455E32"/>
    <w:rsid w:val="004A0DF3"/>
    <w:rsid w:val="004A4855"/>
    <w:rsid w:val="004A54E9"/>
    <w:rsid w:val="004B444A"/>
    <w:rsid w:val="004C271B"/>
    <w:rsid w:val="004E3FD5"/>
    <w:rsid w:val="005006AE"/>
    <w:rsid w:val="00527977"/>
    <w:rsid w:val="00534ABB"/>
    <w:rsid w:val="00546B6D"/>
    <w:rsid w:val="00550D36"/>
    <w:rsid w:val="00562E59"/>
    <w:rsid w:val="005A72A6"/>
    <w:rsid w:val="005A76B6"/>
    <w:rsid w:val="005C489B"/>
    <w:rsid w:val="005C4A6A"/>
    <w:rsid w:val="005E547B"/>
    <w:rsid w:val="006051BA"/>
    <w:rsid w:val="006524F0"/>
    <w:rsid w:val="0065635F"/>
    <w:rsid w:val="00680D47"/>
    <w:rsid w:val="006900C1"/>
    <w:rsid w:val="006974FC"/>
    <w:rsid w:val="006B6824"/>
    <w:rsid w:val="006B77C3"/>
    <w:rsid w:val="006D29AC"/>
    <w:rsid w:val="006D4409"/>
    <w:rsid w:val="00724EA8"/>
    <w:rsid w:val="00752331"/>
    <w:rsid w:val="0078263B"/>
    <w:rsid w:val="007A1BFB"/>
    <w:rsid w:val="007A4DF0"/>
    <w:rsid w:val="007D5FC6"/>
    <w:rsid w:val="007F16BA"/>
    <w:rsid w:val="00810B78"/>
    <w:rsid w:val="0082108E"/>
    <w:rsid w:val="00832B8C"/>
    <w:rsid w:val="008438B2"/>
    <w:rsid w:val="00850AB0"/>
    <w:rsid w:val="00854E49"/>
    <w:rsid w:val="0086506A"/>
    <w:rsid w:val="0089458C"/>
    <w:rsid w:val="008A1E4B"/>
    <w:rsid w:val="00902F49"/>
    <w:rsid w:val="009551C1"/>
    <w:rsid w:val="009824E3"/>
    <w:rsid w:val="009A0923"/>
    <w:rsid w:val="009D3AAB"/>
    <w:rsid w:val="00A24FC2"/>
    <w:rsid w:val="00A34961"/>
    <w:rsid w:val="00A66AC9"/>
    <w:rsid w:val="00A8166C"/>
    <w:rsid w:val="00A8575C"/>
    <w:rsid w:val="00AA6374"/>
    <w:rsid w:val="00AF167D"/>
    <w:rsid w:val="00B32FB4"/>
    <w:rsid w:val="00B4403A"/>
    <w:rsid w:val="00B55C12"/>
    <w:rsid w:val="00B57F9F"/>
    <w:rsid w:val="00BB1585"/>
    <w:rsid w:val="00BC6269"/>
    <w:rsid w:val="00C20023"/>
    <w:rsid w:val="00C70A46"/>
    <w:rsid w:val="00C74328"/>
    <w:rsid w:val="00C8486A"/>
    <w:rsid w:val="00C868B3"/>
    <w:rsid w:val="00CB6D63"/>
    <w:rsid w:val="00CB6FF7"/>
    <w:rsid w:val="00CE3377"/>
    <w:rsid w:val="00CE3CA1"/>
    <w:rsid w:val="00D46D68"/>
    <w:rsid w:val="00D47A50"/>
    <w:rsid w:val="00D60367"/>
    <w:rsid w:val="00D66A22"/>
    <w:rsid w:val="00D66B15"/>
    <w:rsid w:val="00D71831"/>
    <w:rsid w:val="00D80542"/>
    <w:rsid w:val="00DC2924"/>
    <w:rsid w:val="00DF2789"/>
    <w:rsid w:val="00E12E65"/>
    <w:rsid w:val="00E44BB6"/>
    <w:rsid w:val="00E50347"/>
    <w:rsid w:val="00E705EE"/>
    <w:rsid w:val="00E70CC3"/>
    <w:rsid w:val="00E71BB0"/>
    <w:rsid w:val="00EB18FC"/>
    <w:rsid w:val="00EC3816"/>
    <w:rsid w:val="00ED1622"/>
    <w:rsid w:val="00ED50C5"/>
    <w:rsid w:val="00EE3BD4"/>
    <w:rsid w:val="00F13172"/>
    <w:rsid w:val="00F237C6"/>
    <w:rsid w:val="00F421BF"/>
    <w:rsid w:val="00F43C05"/>
    <w:rsid w:val="00F54899"/>
    <w:rsid w:val="00F660D4"/>
    <w:rsid w:val="00F67147"/>
    <w:rsid w:val="00F70649"/>
    <w:rsid w:val="00F951A4"/>
    <w:rsid w:val="00F96BA8"/>
    <w:rsid w:val="00FA5823"/>
    <w:rsid w:val="00FF3F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9D1E74"/>
  <w15:chartTrackingRefBased/>
  <w15:docId w15:val="{2503AAF5-121C-47A4-97E4-A044ED3323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43C05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A76B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A76B6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A76B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C48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48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5C489B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C489B"/>
    <w:rPr>
      <w:rFonts w:ascii="等线" w:eastAsia="等线" w:hAnsi="等线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EC381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C381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C3816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uiPriority w:val="9"/>
    <w:rsid w:val="005A76B6"/>
    <w:rPr>
      <w:b/>
      <w:bCs/>
      <w:kern w:val="44"/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5A76B6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6B6"/>
    <w:rPr>
      <w:b/>
      <w:bCs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F421BF"/>
    <w:rPr>
      <w:rFonts w:asciiTheme="majorHAnsi" w:eastAsia="黑体" w:hAnsiTheme="majorHAnsi" w:cstheme="majorBidi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724EA8"/>
    <w:rPr>
      <w:color w:val="954F72" w:themeColor="followedHyperlink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5C4A6A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5C4A6A"/>
    <w:pPr>
      <w:ind w:leftChars="400" w:left="8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926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53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3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1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0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7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264576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048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2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olab.research.google.com/github/ouliang0128/DVVA_ASS2/blob/d3ae5ca0473e6ddfe261ad3fce31ed94457025b6/Flight_Visualiztion.ipynb" TargetMode="External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ouliang0128.github.io/DVVA_ASS2/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A32632-6A8C-4557-A3DC-CCC22FAF61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1</TotalTime>
  <Pages>8</Pages>
  <Words>1910</Words>
  <Characters>10891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g Ou</dc:creator>
  <cp:keywords/>
  <dc:description/>
  <cp:lastModifiedBy>Liang Ou</cp:lastModifiedBy>
  <cp:revision>96</cp:revision>
  <dcterms:created xsi:type="dcterms:W3CDTF">2019-09-29T12:12:00Z</dcterms:created>
  <dcterms:modified xsi:type="dcterms:W3CDTF">2019-10-01T01:41:00Z</dcterms:modified>
</cp:coreProperties>
</file>